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0F5D6D" w14:textId="77777777" w:rsidR="007C6CB6" w:rsidRPr="004E40F9" w:rsidRDefault="007C6CB6" w:rsidP="00380995">
      <w:pPr>
        <w:ind w:left="-567"/>
        <w:rPr>
          <w:rFonts w:ascii="Arial" w:hAnsi="Arial" w:cs="Arial"/>
          <w:b/>
          <w:sz w:val="20"/>
          <w:lang w:val="en-US"/>
        </w:rPr>
      </w:pPr>
      <w:r w:rsidRPr="004E40F9">
        <w:rPr>
          <w:rFonts w:ascii="Arial" w:hAnsi="Arial" w:cs="Arial"/>
          <w:b/>
          <w:sz w:val="20"/>
          <w:lang w:val="en-US"/>
        </w:rPr>
        <w:t xml:space="preserve">Table </w:t>
      </w:r>
      <w:r w:rsidR="009767C3" w:rsidRPr="004E40F9">
        <w:rPr>
          <w:rFonts w:ascii="Arial" w:hAnsi="Arial" w:cs="Arial"/>
          <w:b/>
          <w:sz w:val="20"/>
          <w:lang w:val="en-US"/>
        </w:rPr>
        <w:t>S</w:t>
      </w:r>
      <w:r w:rsidR="004E40F9" w:rsidRPr="004E40F9">
        <w:rPr>
          <w:rFonts w:ascii="Arial" w:hAnsi="Arial" w:cs="Arial"/>
          <w:b/>
          <w:sz w:val="20"/>
          <w:lang w:val="en-US"/>
        </w:rPr>
        <w:t xml:space="preserve">1. Antiviral drug candidates for entry inhibition of </w:t>
      </w:r>
      <w:r w:rsidR="004E40F9">
        <w:rPr>
          <w:rFonts w:ascii="Arial" w:hAnsi="Arial" w:cs="Arial"/>
          <w:b/>
          <w:sz w:val="20"/>
          <w:lang w:val="en-US"/>
        </w:rPr>
        <w:t>SARS-CoV-2.</w:t>
      </w:r>
    </w:p>
    <w:tbl>
      <w:tblPr>
        <w:tblStyle w:val="Tablaconcuadrcula"/>
        <w:tblW w:w="15026" w:type="dxa"/>
        <w:tblInd w:w="-572" w:type="dxa"/>
        <w:tblLayout w:type="fixed"/>
        <w:tblLook w:val="04A0" w:firstRow="1" w:lastRow="0" w:firstColumn="1" w:lastColumn="0" w:noHBand="0" w:noVBand="1"/>
      </w:tblPr>
      <w:tblGrid>
        <w:gridCol w:w="1418"/>
        <w:gridCol w:w="992"/>
        <w:gridCol w:w="1843"/>
        <w:gridCol w:w="5386"/>
        <w:gridCol w:w="5387"/>
      </w:tblGrid>
      <w:tr w:rsidR="00A95267" w:rsidRPr="00354BA3" w14:paraId="7EAEB3CD" w14:textId="77777777" w:rsidTr="00354BA3">
        <w:trPr>
          <w:trHeight w:val="557"/>
        </w:trPr>
        <w:tc>
          <w:tcPr>
            <w:tcW w:w="1418" w:type="dxa"/>
            <w:vAlign w:val="center"/>
          </w:tcPr>
          <w:p w14:paraId="48800C25" w14:textId="77777777" w:rsidR="008D79E6" w:rsidRPr="00354BA3" w:rsidRDefault="008D79E6" w:rsidP="0058409E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Supplier</w:t>
            </w:r>
          </w:p>
        </w:tc>
        <w:tc>
          <w:tcPr>
            <w:tcW w:w="992" w:type="dxa"/>
            <w:vAlign w:val="center"/>
          </w:tcPr>
          <w:p w14:paraId="735EB058" w14:textId="77777777" w:rsidR="008D79E6" w:rsidRPr="00354BA3" w:rsidRDefault="008D79E6" w:rsidP="0058409E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Catalog #</w:t>
            </w:r>
          </w:p>
        </w:tc>
        <w:tc>
          <w:tcPr>
            <w:tcW w:w="1843" w:type="dxa"/>
            <w:vAlign w:val="center"/>
          </w:tcPr>
          <w:p w14:paraId="12A0160F" w14:textId="77777777" w:rsidR="00177F47" w:rsidRPr="00354BA3" w:rsidRDefault="008D79E6" w:rsidP="0058409E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Candidate </w:t>
            </w:r>
          </w:p>
          <w:p w14:paraId="227AFB1E" w14:textId="77777777" w:rsidR="008D79E6" w:rsidRPr="00354BA3" w:rsidRDefault="008D79E6" w:rsidP="0058409E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(generic name)</w:t>
            </w:r>
          </w:p>
        </w:tc>
        <w:tc>
          <w:tcPr>
            <w:tcW w:w="5386" w:type="dxa"/>
            <w:tcBorders>
              <w:bottom w:val="single" w:sz="4" w:space="0" w:color="auto"/>
            </w:tcBorders>
            <w:vAlign w:val="center"/>
          </w:tcPr>
          <w:p w14:paraId="6300742E" w14:textId="77777777" w:rsidR="008D79E6" w:rsidRPr="00354BA3" w:rsidRDefault="008D79E6" w:rsidP="00D909E8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Mechanism of action</w:t>
            </w:r>
          </w:p>
        </w:tc>
        <w:tc>
          <w:tcPr>
            <w:tcW w:w="5387" w:type="dxa"/>
            <w:vAlign w:val="center"/>
          </w:tcPr>
          <w:p w14:paraId="2375F117" w14:textId="6026CE8E" w:rsidR="008D79E6" w:rsidRPr="00354BA3" w:rsidRDefault="008D79E6" w:rsidP="00BE6331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Current indications</w:t>
            </w:r>
            <w:r w:rsidR="00BE6331"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and </w:t>
            </w:r>
            <w:r w:rsidR="004073BF"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remarkable </w:t>
            </w:r>
            <w:r w:rsidR="00FC78A0"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properties</w:t>
            </w:r>
          </w:p>
        </w:tc>
      </w:tr>
      <w:tr w:rsidR="005510D8" w:rsidRPr="00354BA3" w14:paraId="768497C3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4D6CAE9F" w14:textId="41B8BF13" w:rsidR="005510D8" w:rsidRPr="00354BA3" w:rsidRDefault="005510D8" w:rsidP="0058409E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E68C0F4" w14:textId="77777777" w:rsidR="005510D8" w:rsidRPr="00354BA3" w:rsidRDefault="005510D8" w:rsidP="00FE18D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</w:rPr>
              <w:t>TMPRSS2 inhibitors</w:t>
            </w:r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0F34C55F" w14:textId="20120579" w:rsidR="005510D8" w:rsidRPr="00354BA3" w:rsidRDefault="005510D8" w:rsidP="0058409E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95267" w:rsidRPr="00354BA3" w14:paraId="23A4BE63" w14:textId="77777777" w:rsidTr="00354BA3">
        <w:trPr>
          <w:trHeight w:val="274"/>
        </w:trPr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57BF1444" w14:textId="77777777" w:rsidR="008D79E6" w:rsidRPr="00354BA3" w:rsidRDefault="008D79E6" w:rsidP="0058409E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58795B6E" w14:textId="77777777" w:rsidR="008D79E6" w:rsidRPr="00354BA3" w:rsidRDefault="008D79E6" w:rsidP="0058409E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2874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42B565ED" w14:textId="77777777" w:rsidR="008D79E6" w:rsidRPr="00354BA3" w:rsidRDefault="008D79E6" w:rsidP="0058409E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Camostat</w:t>
            </w:r>
            <w:proofErr w:type="spellEnd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mesylate</w:t>
            </w:r>
            <w:proofErr w:type="spellEnd"/>
          </w:p>
        </w:tc>
        <w:tc>
          <w:tcPr>
            <w:tcW w:w="5386" w:type="dxa"/>
            <w:tcBorders>
              <w:bottom w:val="single" w:sz="4" w:space="0" w:color="auto"/>
            </w:tcBorders>
            <w:vAlign w:val="center"/>
          </w:tcPr>
          <w:p w14:paraId="4413FC34" w14:textId="29568D82" w:rsidR="008D79E6" w:rsidRPr="00354BA3" w:rsidRDefault="000E29EC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hibits s</w:t>
            </w:r>
            <w:r w:rsidR="008D79E6" w:rsidRPr="00354BA3">
              <w:rPr>
                <w:rFonts w:ascii="Arial" w:hAnsi="Arial" w:cs="Arial"/>
                <w:sz w:val="16"/>
                <w:szCs w:val="16"/>
                <w:lang w:val="en-US"/>
              </w:rPr>
              <w:t>erine protease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s</w:t>
            </w:r>
            <w:r w:rsidR="008D79E6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1" w:tooltip="Hosoki, 2020 #113" w:history="1">
              <w:hyperlink w:anchor="_ENREF_1" w:tooltip="Hosoki, 2020 #113" w:history="1">
                <w:hyperlink w:anchor="_ENREF_1" w:tooltip="Hosoki, 2020 #113" w:history="1">
                  <w:r w:rsidR="003B3993" w:rsidRPr="00354BA3">
                    <w:rPr>
                      <w:rFonts w:ascii="Arial" w:hAnsi="Arial" w:cs="Arial"/>
                      <w:noProof/>
                      <w:sz w:val="16"/>
                      <w:szCs w:val="16"/>
                    </w:rPr>
                    <w:fldChar w:fldCharType="begin"/>
                  </w:r>
                  <w:r w:rsidR="003B3993" w:rsidRPr="00354BA3">
                    <w:rPr>
                      <w:rFonts w:ascii="Arial" w:hAnsi="Arial" w:cs="Arial"/>
                      <w:noProof/>
                      <w:sz w:val="16"/>
                      <w:szCs w:val="16"/>
                    </w:rPr>
                    <w:instrText xml:space="preserve"> ADDIN EN.CITE &lt;EndNote&gt;&lt;Cite ExcludeYear="1"&gt;&lt;Author&gt;Hosoki&lt;/Author&gt;&lt;Year&gt;2020&lt;/Year&gt;&lt;RecNum&gt;113&lt;/RecNum&gt;&lt;DisplayText&gt;&lt;style face="superscript"&gt;1&lt;/style&gt;&lt;/DisplayText&gt;&lt;record&gt;&lt;rec-number&gt;113&lt;/rec-number&gt;&lt;foreign-keys&gt;&lt;key app="EN" db-id="9awd0fsvkxdtrzexxdjx59tpd95stfxrzwzz"&gt;113&lt;/key&gt;&lt;/foreign-keys&gt;&lt;ref-type name="Journal Article"&gt;17&lt;/ref-type&gt;&lt;contributors&gt;&lt;authors&gt;&lt;author&gt;Hosoki, Koa&lt;/author&gt;&lt;author&gt;Chakraborty, Abhijit&lt;/author&gt;&lt;author&gt;Sur, Sanjiv&lt;/author&gt;&lt;/authors&gt;&lt;/contributors&gt;&lt;titles&gt;&lt;title&gt;Molecular mechanisms and epidemiology of COVID-19 from an allergist’s perspective&lt;/title&gt;&lt;secondary-title&gt;Journal of Allergy and Clinical Immunology&lt;/secondary-title&gt;&lt;/titles&gt;&lt;periodical&gt;&lt;full-title&gt;Journal of Allergy and Clinical Immunology&lt;/full-title&gt;&lt;/periodical&gt;&lt;pages&gt;285-299&lt;/pages&gt;&lt;volume&gt;146&lt;/volume&gt;&lt;number&gt;2&lt;/number&gt;&lt;keywords&gt;&lt;keyword&gt;ACE2&lt;/keyword&gt;&lt;keyword&gt;COVID-19&lt;/keyword&gt;&lt;keyword&gt;TMPRSS2&lt;/keyword&gt;&lt;keyword&gt;allergic rhinitis&lt;/keyword&gt;&lt;keyword&gt;asthma&lt;/keyword&gt;&lt;keyword&gt;receptor-binding domain&lt;/keyword&gt;&lt;keyword&gt;severe acute respiratory syndrome coronavirus 2&lt;/keyword&gt;&lt;/keywords&gt;&lt;dates&gt;&lt;year&gt;2020&lt;/year&gt;&lt;/dates&gt;&lt;urls&gt;&lt;related-urls&gt;&lt;url&gt;https://linkinghub.elsevier.com/retrieve/pii/S0091674920307995&lt;/url&gt;&lt;url&gt;http://www.sciencedirect.com/science/article/pii/S0091674920307995&lt;/url&gt;&lt;/related-urls&gt;&lt;/urls&gt;&lt;electronic-resource-num&gt;10.1016/j.jaci.2020.05.033&lt;/electronic-resource-num&gt;&lt;/record&gt;&lt;/Cite&gt;&lt;/EndNote&gt;</w:instrText>
                  </w:r>
                  <w:r w:rsidR="003B3993" w:rsidRPr="00354BA3">
                    <w:rPr>
                      <w:rFonts w:ascii="Arial" w:hAnsi="Arial" w:cs="Arial"/>
                      <w:noProof/>
                      <w:sz w:val="16"/>
                      <w:szCs w:val="16"/>
                    </w:rPr>
                    <w:fldChar w:fldCharType="separate"/>
                  </w:r>
                  <w:r w:rsidR="003B3993" w:rsidRPr="00354BA3">
                    <w:rPr>
                      <w:rFonts w:ascii="Arial" w:hAnsi="Arial" w:cs="Arial"/>
                      <w:noProof/>
                      <w:sz w:val="16"/>
                      <w:szCs w:val="16"/>
                      <w:vertAlign w:val="superscript"/>
                    </w:rPr>
                    <w:t>1</w:t>
                  </w:r>
                  <w:r w:rsidR="003B3993" w:rsidRPr="00354BA3">
                    <w:rPr>
                      <w:rFonts w:ascii="Arial" w:hAnsi="Arial" w:cs="Arial"/>
                      <w:noProof/>
                      <w:sz w:val="16"/>
                      <w:szCs w:val="16"/>
                    </w:rPr>
                    <w:fldChar w:fldCharType="end"/>
                  </w:r>
                </w:hyperlink>
              </w:hyperlink>
            </w:hyperlink>
            <w:r w:rsidR="008D79E6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4DBF3F31" w14:textId="334412C8" w:rsidR="008D79E6" w:rsidRPr="00354BA3" w:rsidRDefault="008D79E6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Prevent</w:t>
            </w:r>
            <w:r w:rsidR="00547ABE" w:rsidRPr="00354BA3">
              <w:rPr>
                <w:rFonts w:ascii="Arial" w:hAnsi="Arial" w:cs="Arial"/>
                <w:sz w:val="16"/>
                <w:szCs w:val="16"/>
              </w:rPr>
              <w:t>s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TMPRSS2 to activate </w:t>
            </w:r>
            <w:r w:rsidR="00547ABE" w:rsidRPr="00354BA3">
              <w:rPr>
                <w:rFonts w:ascii="Arial" w:hAnsi="Arial" w:cs="Arial"/>
                <w:sz w:val="16"/>
                <w:szCs w:val="16"/>
              </w:rPr>
              <w:t xml:space="preserve">SARS-CoV-2 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spike protein for viral </w:t>
            </w:r>
            <w:proofErr w:type="gramStart"/>
            <w:r w:rsidRPr="00354BA3">
              <w:rPr>
                <w:rFonts w:ascii="Arial" w:hAnsi="Arial" w:cs="Arial"/>
                <w:sz w:val="16"/>
                <w:szCs w:val="16"/>
              </w:rPr>
              <w:t>entry</w:t>
            </w:r>
            <w:r w:rsidR="004912A3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gramEnd"/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instrText xml:space="preserve"> HYPERLINK \l "_ENREF_2" \o "Hoffmann, 2021 #145" </w:instrTex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b2ZmbWFubjwvQXV0aG9yPjxZZWFyPjIwMjE8L1llYXI+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==
</w:fldData>
              </w:fldCha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b2ZmbWFubjwvQXV0aG9yPjxZZWFyPjIwMjE8L1llYXI+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==
</w:fldData>
              </w:fldCha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3B3993" w:rsidRPr="00354BA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</w: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tcBorders>
              <w:bottom w:val="single" w:sz="4" w:space="0" w:color="auto"/>
            </w:tcBorders>
            <w:vAlign w:val="center"/>
          </w:tcPr>
          <w:p w14:paraId="3CE80EA5" w14:textId="31EAF665" w:rsidR="008D79E6" w:rsidRPr="00354BA3" w:rsidRDefault="008D79E6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ntiproteinur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drug </w:t>
            </w:r>
            <w:hyperlink w:anchor="_ENREF_1" w:tooltip="Hosoki, 2020 #11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Hosoki&lt;/Author&gt;&lt;Year&gt;2020&lt;/Year&gt;&lt;RecNum&gt;113&lt;/RecNum&gt;&lt;DisplayText&gt;&lt;style face="superscript"&gt;1&lt;/style&gt;&lt;/DisplayText&gt;&lt;record&gt;&lt;rec-number&gt;113&lt;/rec-number&gt;&lt;foreign-keys&gt;&lt;key app="EN" db-id="9awd0fsvkxdtrzexxdjx59tpd95stfxrzwzz"&gt;113&lt;/key&gt;&lt;/foreign-keys&gt;&lt;ref-type name="Journal Article"&gt;17&lt;/ref-type&gt;&lt;contributors&gt;&lt;authors&gt;&lt;author&gt;Hosoki, Koa&lt;/author&gt;&lt;author&gt;Chakraborty, Abhijit&lt;/author&gt;&lt;author&gt;Sur, Sanjiv&lt;/author&gt;&lt;/authors&gt;&lt;/contributors&gt;&lt;titles&gt;&lt;title&gt;Molecular mechanisms and epidemiology of COVID-19 from an allergist’s perspective&lt;/title&gt;&lt;secondary-title&gt;Journal of Allergy and Clinical Immunology&lt;/secondary-title&gt;&lt;/titles&gt;&lt;periodical&gt;&lt;full-title&gt;Journal of Allergy and Clinical Immunology&lt;/full-title&gt;&lt;/periodical&gt;&lt;pages&gt;285-299&lt;/pages&gt;&lt;volume&gt;146&lt;/volume&gt;&lt;number&gt;2&lt;/number&gt;&lt;keywords&gt;&lt;keyword&gt;ACE2&lt;/keyword&gt;&lt;keyword&gt;COVID-19&lt;/keyword&gt;&lt;keyword&gt;TMPRSS2&lt;/keyword&gt;&lt;keyword&gt;allergic rhinitis&lt;/keyword&gt;&lt;keyword&gt;asthma&lt;/keyword&gt;&lt;keyword&gt;receptor-binding domain&lt;/keyword&gt;&lt;keyword&gt;severe acute respiratory syndrome coronavirus 2&lt;/keyword&gt;&lt;/keywords&gt;&lt;dates&gt;&lt;year&gt;2020&lt;/year&gt;&lt;/dates&gt;&lt;urls&gt;&lt;related-urls&gt;&lt;url&gt;https://linkinghub.elsevier.com/retrieve/pii/S0091674920307995&lt;/url&gt;&lt;url&gt;http://www.sciencedirect.com/science/article/pii/S0091674920307995&lt;/url&gt;&lt;/related-urls&gt;&lt;/urls&gt;&lt;electronic-resource-num&gt;10.1016/j.jaci.2020.05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2D86B399" w14:textId="1FEE0499" w:rsidR="008D79E6" w:rsidRPr="00354BA3" w:rsidRDefault="008D79E6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Approved for pancreatitis in </w:t>
            </w:r>
            <w:proofErr w:type="gramStart"/>
            <w:r w:rsidRPr="00354BA3">
              <w:rPr>
                <w:rFonts w:ascii="Arial" w:hAnsi="Arial" w:cs="Arial"/>
                <w:sz w:val="16"/>
                <w:szCs w:val="16"/>
              </w:rPr>
              <w:t xml:space="preserve">Japan </w:t>
            </w:r>
            <w:proofErr w:type="gramEnd"/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instrText xml:space="preserve"> HYPERLINK \l "_ENREF_2" \o "Hoffmann, 2021 #145" </w:instrTex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b2ZmbWFubjwvQXV0aG9yPjxZZWFyPjIwMjE8L1llYXI+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==
</w:fldData>
              </w:fldCha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b2ZmbWFubjwvQXV0aG9yPjxZZWFyPjIwMjE8L1llYXI+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==
</w:fldData>
              </w:fldCha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3B3993" w:rsidRPr="00354BA3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</w:t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B3993" w:rsidRPr="00354BA3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4912A3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5510D8" w:rsidRPr="00354BA3" w14:paraId="3EEE2E72" w14:textId="77777777" w:rsidTr="00354BA3">
        <w:trPr>
          <w:trHeight w:val="274"/>
        </w:trPr>
        <w:tc>
          <w:tcPr>
            <w:tcW w:w="4253" w:type="dxa"/>
            <w:gridSpan w:val="3"/>
            <w:tcBorders>
              <w:bottom w:val="single" w:sz="4" w:space="0" w:color="auto"/>
              <w:right w:val="nil"/>
            </w:tcBorders>
            <w:shd w:val="clear" w:color="auto" w:fill="D0CECE" w:themeFill="background2" w:themeFillShade="E6"/>
            <w:vAlign w:val="center"/>
          </w:tcPr>
          <w:p w14:paraId="2CC307AD" w14:textId="2929D7EA" w:rsidR="005510D8" w:rsidRPr="00354BA3" w:rsidRDefault="005510D8" w:rsidP="0048475D">
            <w:pPr>
              <w:contextualSpacing/>
              <w:jc w:val="center"/>
              <w:rPr>
                <w:rFonts w:ascii="Arial" w:hAnsi="Arial" w:cs="Arial"/>
                <w:b/>
                <w:i/>
                <w:sz w:val="16"/>
                <w:szCs w:val="16"/>
              </w:rPr>
            </w:pPr>
          </w:p>
        </w:tc>
        <w:tc>
          <w:tcPr>
            <w:tcW w:w="5386" w:type="dxa"/>
            <w:tcBorders>
              <w:left w:val="nil"/>
              <w:bottom w:val="single" w:sz="4" w:space="0" w:color="auto"/>
              <w:right w:val="nil"/>
            </w:tcBorders>
            <w:shd w:val="clear" w:color="auto" w:fill="D0CECE" w:themeFill="background2" w:themeFillShade="E6"/>
            <w:vAlign w:val="center"/>
          </w:tcPr>
          <w:p w14:paraId="510A4459" w14:textId="45C17171" w:rsidR="005510D8" w:rsidRPr="00354BA3" w:rsidRDefault="005510D8" w:rsidP="00FE18DF">
            <w:pPr>
              <w:contextualSpacing/>
              <w:jc w:val="center"/>
              <w:rPr>
                <w:rFonts w:ascii="Arial" w:hAnsi="Arial" w:cs="Arial"/>
                <w:b/>
                <w:i/>
                <w:sz w:val="16"/>
                <w:szCs w:val="16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</w:rPr>
              <w:t>Corticosteroids</w:t>
            </w:r>
          </w:p>
        </w:tc>
        <w:tc>
          <w:tcPr>
            <w:tcW w:w="5387" w:type="dxa"/>
            <w:tcBorders>
              <w:left w:val="nil"/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4CB7B6D7" w14:textId="69B3AB64" w:rsidR="005510D8" w:rsidRPr="00354BA3" w:rsidRDefault="005510D8" w:rsidP="0048475D">
            <w:pPr>
              <w:contextualSpacing/>
              <w:jc w:val="center"/>
              <w:rPr>
                <w:rFonts w:ascii="Arial" w:hAnsi="Arial" w:cs="Arial"/>
                <w:b/>
                <w:i/>
                <w:sz w:val="16"/>
                <w:szCs w:val="16"/>
              </w:rPr>
            </w:pPr>
          </w:p>
        </w:tc>
      </w:tr>
      <w:tr w:rsidR="008369C3" w:rsidRPr="00354BA3" w14:paraId="18FA22A3" w14:textId="77777777" w:rsidTr="00354BA3">
        <w:trPr>
          <w:trHeight w:val="274"/>
        </w:trPr>
        <w:tc>
          <w:tcPr>
            <w:tcW w:w="4253" w:type="dxa"/>
            <w:gridSpan w:val="3"/>
            <w:tcBorders>
              <w:top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1971AB1E" w14:textId="77777777" w:rsidR="008369C3" w:rsidRPr="00354BA3" w:rsidRDefault="008369C3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250813D9" w14:textId="31B156BD" w:rsidR="008369C3" w:rsidRPr="00354BA3" w:rsidRDefault="007C541A" w:rsidP="00AD5075">
            <w:pPr>
              <w:pStyle w:val="Prrafodelista"/>
              <w:numPr>
                <w:ilvl w:val="0"/>
                <w:numId w:val="13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B</w:t>
            </w:r>
            <w:r w:rsidR="008369C3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lock the initial inflammatory response by inhibiting the production of nitric oxide and eicosanoids that promote vascular permeability and vasodilation. As a result, leukocyte migration to inflamed tissues is decreased </w:t>
            </w:r>
            <w:hyperlink w:anchor="_ENREF_3" w:tooltip="Cruz-Topete, 2018 #117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Cruz-Topete&lt;/Author&gt;&lt;Year&gt;2018&lt;/Year&gt;&lt;RecNum&gt;117&lt;/RecNum&gt;&lt;DisplayText&gt;&lt;style face="superscript"&gt;3&lt;/style&gt;&lt;/DisplayText&gt;&lt;record&gt;&lt;rec-number&gt;117&lt;/rec-number&gt;&lt;foreign-keys&gt;&lt;key app="EN" db-id="9awd0fsvkxdtrzexxdjx59tpd95stfxrzwzz"&gt;117&lt;/key&gt;&lt;/foreign-keys&gt;&lt;ref-type name="Book Section"&gt;5&lt;/ref-type&gt;&lt;contributors&gt;&lt;authors&gt;&lt;author&gt;Cruz-Topete, Diana&lt;/author&gt;&lt;author&gt;Cidlowski, John A.&lt;/author&gt;&lt;/authors&gt;&lt;secondary-authors&gt;&lt;author&gt;Riccardi, Carlo&lt;/author&gt;&lt;author&gt;Levi-Schaffer, Francesca&lt;/author&gt;&lt;author&gt;Tiligada, Ekaterini&lt;/author&gt;&lt;/secondary-authors&gt;&lt;/contributors&gt;&lt;titles&gt;&lt;title&gt;Glucocorticoids: Molecular Mechanisms of Action&lt;/title&gt;&lt;secondary-title&gt;Immunopharmacology and Inflammation&lt;/secondary-title&gt;&lt;/titles&gt;&lt;pages&gt;249-266&lt;/pages&gt;&lt;dates&gt;&lt;year&gt;2018&lt;/year&gt;&lt;/dates&gt;&lt;pub-location&gt;Cham&lt;/pub-location&gt;&lt;publisher&gt;Springer International Publishing&lt;/publisher&gt;&lt;isbn&gt;978-3-319-77658-3&lt;/isbn&gt;&lt;label&gt;Cruz-Topete2018&lt;/label&gt;&lt;urls&gt;&lt;related-urls&gt;&lt;url&gt;https://doi.org/10.1007/978-3-319-77658-3_11&lt;/url&gt;&lt;/related-urls&gt;&lt;/urls&gt;&lt;electronic-resource-num&gt;10.1007/978-3-319-77658-3_1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="008369C3"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29E366B" w14:textId="70C4AD82" w:rsidR="008369C3" w:rsidRPr="00354BA3" w:rsidRDefault="007C541A" w:rsidP="003B3993">
            <w:pPr>
              <w:pStyle w:val="Prrafodelista"/>
              <w:numPr>
                <w:ilvl w:val="0"/>
                <w:numId w:val="13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</w:t>
            </w:r>
            <w:r w:rsidR="008369C3" w:rsidRPr="00354BA3">
              <w:rPr>
                <w:rFonts w:ascii="Arial" w:hAnsi="Arial" w:cs="Arial"/>
                <w:sz w:val="16"/>
                <w:szCs w:val="16"/>
                <w:lang w:val="en-US"/>
              </w:rPr>
              <w:t>odulate events in chronic inflamm</w:t>
            </w:r>
            <w:bookmarkStart w:id="0" w:name="_GoBack"/>
            <w:bookmarkEnd w:id="0"/>
            <w:r w:rsidR="008369C3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tion by altering/suppressing T cell activation </w:t>
            </w:r>
            <w:hyperlink w:anchor="_ENREF_3" w:tooltip="Cruz-Topete, 2018 #117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Cruz-Topete&lt;/Author&gt;&lt;Year&gt;2018&lt;/Year&gt;&lt;RecNum&gt;117&lt;/RecNum&gt;&lt;DisplayText&gt;&lt;style face="superscript"&gt;3&lt;/style&gt;&lt;/DisplayText&gt;&lt;record&gt;&lt;rec-number&gt;117&lt;/rec-number&gt;&lt;foreign-keys&gt;&lt;key app="EN" db-id="9awd0fsvkxdtrzexxdjx59tpd95stfxrzwzz"&gt;117&lt;/key&gt;&lt;/foreign-keys&gt;&lt;ref-type name="Book Section"&gt;5&lt;/ref-type&gt;&lt;contributors&gt;&lt;authors&gt;&lt;author&gt;Cruz-Topete, Diana&lt;/author&gt;&lt;author&gt;Cidlowski, John A.&lt;/author&gt;&lt;/authors&gt;&lt;secondary-authors&gt;&lt;author&gt;Riccardi, Carlo&lt;/author&gt;&lt;author&gt;Levi-Schaffer, Francesca&lt;/author&gt;&lt;author&gt;Tiligada, Ekaterini&lt;/author&gt;&lt;/secondary-authors&gt;&lt;/contributors&gt;&lt;titles&gt;&lt;title&gt;Glucocorticoids: Molecular Mechanisms of Action&lt;/title&gt;&lt;secondary-title&gt;Immunopharmacology and Inflammation&lt;/secondary-title&gt;&lt;/titles&gt;&lt;pages&gt;249-266&lt;/pages&gt;&lt;dates&gt;&lt;year&gt;2018&lt;/year&gt;&lt;/dates&gt;&lt;pub-location&gt;Cham&lt;/pub-location&gt;&lt;publisher&gt;Springer International Publishing&lt;/publisher&gt;&lt;isbn&gt;978-3-319-77658-3&lt;/isbn&gt;&lt;label&gt;Cruz-Topete2018&lt;/label&gt;&lt;urls&gt;&lt;related-urls&gt;&lt;url&gt;https://doi.org/10.1007/978-3-319-77658-3_11&lt;/url&gt;&lt;/related-urls&gt;&lt;/urls&gt;&lt;electronic-resource-num&gt;10.1007/978-3-319-77658-3_1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="008369C3"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 w14:paraId="7B697D55" w14:textId="3FEB822A" w:rsidR="008369C3" w:rsidRPr="00354BA3" w:rsidRDefault="008C262B" w:rsidP="003B3993">
            <w:pPr>
              <w:pStyle w:val="Prrafodelista"/>
              <w:numPr>
                <w:ilvl w:val="0"/>
                <w:numId w:val="13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</w:t>
            </w:r>
            <w:r w:rsidR="00B96A69" w:rsidRPr="00354BA3">
              <w:rPr>
                <w:rFonts w:ascii="Arial" w:hAnsi="Arial" w:cs="Arial"/>
                <w:sz w:val="16"/>
                <w:szCs w:val="16"/>
                <w:lang w:val="en-US"/>
              </w:rPr>
              <w:t>mmune-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ediated diseases</w:t>
            </w:r>
            <w:r w:rsidR="00EC68BD" w:rsidRPr="00354BA3">
              <w:rPr>
                <w:rFonts w:ascii="Arial" w:hAnsi="Arial" w:cs="Arial"/>
                <w:sz w:val="16"/>
                <w:szCs w:val="16"/>
                <w:lang w:val="en-US"/>
              </w:rPr>
              <w:t>, e.g.</w:t>
            </w:r>
            <w:r w:rsidR="00D57A43" w:rsidRPr="00354BA3">
              <w:rPr>
                <w:rFonts w:ascii="Arial" w:hAnsi="Arial" w:cs="Arial"/>
                <w:sz w:val="16"/>
                <w:szCs w:val="16"/>
                <w:lang w:val="en-US"/>
              </w:rPr>
              <w:t>,</w:t>
            </w:r>
            <w:r w:rsidR="00EC68BD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rheumatoid arthritis, allergies, ulcerative colitis, lupus </w:t>
            </w:r>
            <w:proofErr w:type="spellStart"/>
            <w:r w:rsidR="00EC68BD" w:rsidRPr="00354BA3">
              <w:rPr>
                <w:rFonts w:ascii="Arial" w:hAnsi="Arial" w:cs="Arial"/>
                <w:sz w:val="16"/>
                <w:szCs w:val="16"/>
                <w:lang w:val="en-US"/>
              </w:rPr>
              <w:t>erythematosus</w:t>
            </w:r>
            <w:proofErr w:type="spellEnd"/>
            <w:r w:rsidR="00EC68BD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skin disorders such as psoriasis and dermatitis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3" w:tooltip="Cruz-Topete, 2018 #117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Cruz-Topete&lt;/Author&gt;&lt;Year&gt;2018&lt;/Year&gt;&lt;RecNum&gt;117&lt;/RecNum&gt;&lt;DisplayText&gt;&lt;style face="superscript"&gt;3&lt;/style&gt;&lt;/DisplayText&gt;&lt;record&gt;&lt;rec-number&gt;117&lt;/rec-number&gt;&lt;foreign-keys&gt;&lt;key app="EN" db-id="9awd0fsvkxdtrzexxdjx59tpd95stfxrzwzz"&gt;117&lt;/key&gt;&lt;/foreign-keys&gt;&lt;ref-type name="Book Section"&gt;5&lt;/ref-type&gt;&lt;contributors&gt;&lt;authors&gt;&lt;author&gt;Cruz-Topete, Diana&lt;/author&gt;&lt;author&gt;Cidlowski, John A.&lt;/author&gt;&lt;/authors&gt;&lt;secondary-authors&gt;&lt;author&gt;Riccardi, Carlo&lt;/author&gt;&lt;author&gt;Levi-Schaffer, Francesca&lt;/author&gt;&lt;author&gt;Tiligada, Ekaterini&lt;/author&gt;&lt;/secondary-authors&gt;&lt;/contributors&gt;&lt;titles&gt;&lt;title&gt;Glucocorticoids: Molecular Mechanisms of Action&lt;/title&gt;&lt;secondary-title&gt;Immunopharmacology and Inflammation&lt;/secondary-title&gt;&lt;/titles&gt;&lt;pages&gt;249-266&lt;/pages&gt;&lt;dates&gt;&lt;year&gt;2018&lt;/year&gt;&lt;/dates&gt;&lt;pub-location&gt;Cham&lt;/pub-location&gt;&lt;publisher&gt;Springer International Publishing&lt;/publisher&gt;&lt;isbn&gt;978-3-319-77658-3&lt;/isbn&gt;&lt;label&gt;Cruz-Topete2018&lt;/label&gt;&lt;urls&gt;&lt;related-urls&gt;&lt;url&gt;https://doi.org/10.1007/978-3-319-77658-3_11&lt;/url&gt;&lt;/related-urls&gt;&lt;/urls&gt;&lt;electronic-resource-num&gt;10.1007/978-3-319-77658-3_1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345D29" w:rsidRPr="00354BA3" w14:paraId="6212079C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278AB2C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7A4B9611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4430</w:t>
            </w:r>
          </w:p>
        </w:tc>
        <w:tc>
          <w:tcPr>
            <w:tcW w:w="1843" w:type="dxa"/>
            <w:vAlign w:val="center"/>
          </w:tcPr>
          <w:p w14:paraId="40C8F746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Cortisol</w:t>
            </w:r>
          </w:p>
        </w:tc>
        <w:tc>
          <w:tcPr>
            <w:tcW w:w="5386" w:type="dxa"/>
            <w:vAlign w:val="center"/>
          </w:tcPr>
          <w:p w14:paraId="6B92D5EA" w14:textId="3B13070A" w:rsidR="00345D29" w:rsidRPr="00354BA3" w:rsidRDefault="008804C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M</w:t>
            </w:r>
            <w:r w:rsidR="00C20525" w:rsidRPr="00354BA3">
              <w:rPr>
                <w:rFonts w:ascii="Arial" w:hAnsi="Arial" w:cs="Arial"/>
                <w:sz w:val="16"/>
                <w:szCs w:val="16"/>
              </w:rPr>
              <w:t xml:space="preserve">ajor glucocorticoid in humans </w:t>
            </w:r>
            <w:hyperlink w:anchor="_ENREF_3" w:tooltip="Cruz-Topete, 2018 #117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Cruz-Topete&lt;/Author&gt;&lt;Year&gt;2018&lt;/Year&gt;&lt;RecNum&gt;117&lt;/RecNum&gt;&lt;DisplayText&gt;&lt;style face="superscript"&gt;3&lt;/style&gt;&lt;/DisplayText&gt;&lt;record&gt;&lt;rec-number&gt;117&lt;/rec-number&gt;&lt;foreign-keys&gt;&lt;key app="EN" db-id="9awd0fsvkxdtrzexxdjx59tpd95stfxrzwzz"&gt;117&lt;/key&gt;&lt;/foreign-keys&gt;&lt;ref-type name="Book Section"&gt;5&lt;/ref-type&gt;&lt;contributors&gt;&lt;authors&gt;&lt;author&gt;Cruz-Topete, Diana&lt;/author&gt;&lt;author&gt;Cidlowski, John A.&lt;/author&gt;&lt;/authors&gt;&lt;secondary-authors&gt;&lt;author&gt;Riccardi, Carlo&lt;/author&gt;&lt;author&gt;Levi-Schaffer, Francesca&lt;/author&gt;&lt;author&gt;Tiligada, Ekaterini&lt;/author&gt;&lt;/secondary-authors&gt;&lt;/contributors&gt;&lt;titles&gt;&lt;title&gt;Glucocorticoids: Molecular Mechanisms of Action&lt;/title&gt;&lt;secondary-title&gt;Immunopharmacology and Inflammation&lt;/secondary-title&gt;&lt;/titles&gt;&lt;pages&gt;249-266&lt;/pages&gt;&lt;dates&gt;&lt;year&gt;2018&lt;/year&gt;&lt;/dates&gt;&lt;pub-location&gt;Cham&lt;/pub-location&gt;&lt;publisher&gt;Springer International Publishing&lt;/publisher&gt;&lt;isbn&gt;978-3-319-77658-3&lt;/isbn&gt;&lt;label&gt;Cruz-Topete2018&lt;/label&gt;&lt;urls&gt;&lt;related-urls&gt;&lt;url&gt;https://doi.org/10.1007/978-3-319-77658-3_11&lt;/url&gt;&lt;/related-urls&gt;&lt;/urls&gt;&lt;electronic-resource-num&gt;10.1007/978-3-319-77658-3_1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="00C20525"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7B2553F0" w14:textId="03197A42" w:rsidR="00345D29" w:rsidRPr="00354BA3" w:rsidRDefault="00345D29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</w:t>
            </w:r>
            <w:r w:rsidR="00385006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t has disadvantageous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alt retaining properties which distinguishes it from other glucocorticoids </w:t>
            </w:r>
            <w:hyperlink w:anchor="_ENREF_4" w:tooltip="Hindmarsh, 2017 #6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Hindmarsh&lt;/Author&gt;&lt;Year&gt;2017&lt;/Year&gt;&lt;RecNum&gt;60&lt;/RecNum&gt;&lt;DisplayText&gt;&lt;style face="superscript"&gt;4&lt;/style&gt;&lt;/DisplayText&gt;&lt;record&gt;&lt;rec-number&gt;60&lt;/rec-number&gt;&lt;foreign-keys&gt;&lt;key app="EN" db-id="9awd0fsvkxdtrzexxdjx59tpd95stfxrzwzz"&gt;60&lt;/key&gt;&lt;/foreign-keys&gt;&lt;ref-type name="Book Section"&gt;5&lt;/ref-type&gt;&lt;contributors&gt;&lt;authors&gt;&lt;author&gt;Hindmarsh, Peter C.&lt;/author&gt;&lt;author&gt;Geertsma, Kathy&lt;/author&gt;&lt;/authors&gt;&lt;secondary-authors&gt;&lt;author&gt;Hindmarsh, Peter C.&lt;/author&gt;&lt;author&gt;Geertsma, Kathy&lt;/author&gt;&lt;/secondary-authors&gt;&lt;/contributors&gt;&lt;titles&gt;&lt;title&gt;Chapter 20 - Hydrocortisone&lt;/title&gt;&lt;/titles&gt;&lt;pages&gt;231-249&lt;/pages&gt;&lt;keywords&gt;&lt;keyword&gt;absorption rate&lt;/keyword&gt;&lt;keyword&gt;clearance&lt;/keyword&gt;&lt;keyword&gt;cortisol&lt;/keyword&gt;&lt;keyword&gt;half-life&lt;/keyword&gt;&lt;keyword&gt;hydrocortisone&lt;/keyword&gt;&lt;/keywords&gt;&lt;dates&gt;&lt;year&gt;2017&lt;/year&gt;&lt;/dates&gt;&lt;publisher&gt;Academic Press&lt;/publisher&gt;&lt;isbn&gt;978-0-12-811483-4&lt;/isbn&gt;&lt;urls&gt;&lt;related-urls&gt;&lt;url&gt;http://www.sciencedirect.com/science/article/pii/B9780128114834000209&lt;/url&gt;&lt;/related-urls&gt;&lt;/urls&gt;&lt;electronic-resource-num&gt;https://doi.org/10.1016/B978-0-12-811483-4.00020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345D29" w:rsidRPr="00354BA3" w14:paraId="11FF540A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8BADB63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637F5E7F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D1756</w:t>
            </w:r>
          </w:p>
        </w:tc>
        <w:tc>
          <w:tcPr>
            <w:tcW w:w="1843" w:type="dxa"/>
            <w:vAlign w:val="center"/>
          </w:tcPr>
          <w:p w14:paraId="28591FCE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Dexamethasone</w:t>
            </w:r>
          </w:p>
        </w:tc>
        <w:tc>
          <w:tcPr>
            <w:tcW w:w="5386" w:type="dxa"/>
            <w:vAlign w:val="center"/>
          </w:tcPr>
          <w:p w14:paraId="7E25EA5D" w14:textId="6C32A334" w:rsidR="00345D29" w:rsidRPr="00354BA3" w:rsidRDefault="00B960BF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Possesses</w:t>
            </w:r>
            <w:r w:rsidR="00345D29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20 to 30 times the binding affinity for glucocorticoid receptors of endogenous cortisol </w:t>
            </w:r>
            <w:hyperlink w:anchor="_ENREF_5" w:tooltip="Zabirowicz, 2019 #9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Zabirowicz&lt;/Author&gt;&lt;Year&gt;2019&lt;/Year&gt;&lt;RecNum&gt;96&lt;/RecNum&gt;&lt;DisplayText&gt;&lt;style face="superscript"&gt;5&lt;/style&gt;&lt;/DisplayText&gt;&lt;record&gt;&lt;rec-number&gt;96&lt;/rec-number&gt;&lt;foreign-keys&gt;&lt;key app="EN" db-id="9awd0fsvkxdtrzexxdjx59tpd95stfxrzwzz"&gt;96&lt;/key&gt;&lt;/foreign-keys&gt;&lt;ref-type name="Book Section"&gt;5&lt;/ref-type&gt;&lt;contributors&gt;&lt;authors&gt;&lt;author&gt;Zabirowicz, Eric S.&lt;/author&gt;&lt;author&gt;Gan, Tong J.&lt;/author&gt;&lt;/authors&gt;&lt;secondary-authors&gt;&lt;author&gt;Hemmings, Hugh C.&lt;/author&gt;&lt;author&gt;Egan, Talmage D.&lt;/author&gt;&lt;/secondary-authors&gt;&lt;/contributors&gt;&lt;titles&gt;&lt;title&gt;34 - Pharmacology of Postoperative Nausea and Vomiting&lt;/title&gt;&lt;/titles&gt;&lt;pages&gt;671-692&lt;/pages&gt;&lt;edition&gt;Second Edition&lt;/edition&gt;&lt;keywords&gt;&lt;keyword&gt;Antiemetic prophylaxis vs. rescue therapy&lt;/keyword&gt;&lt;keyword&gt;Enhanced Recovery after Surgery&lt;/keyword&gt;&lt;keyword&gt;Multimodal drug therapy&lt;/keyword&gt;&lt;keyword&gt;Risk-based prophylaxis&lt;/keyword&gt;&lt;/keywords&gt;&lt;dates&gt;&lt;year&gt;2019&lt;/year&gt;&lt;/dates&gt;&lt;pub-location&gt;Philadelphia&lt;/pub-location&gt;&lt;publisher&gt;Elsevier&lt;/publisher&gt;&lt;isbn&gt;978-0-323-48110-6&lt;/isbn&gt;&lt;urls&gt;&lt;related-urls&gt;&lt;url&gt;http://www.sciencedirect.com/science/article/pii/B978032348110600034X&lt;/url&gt;&lt;/related-urls&gt;&lt;/urls&gt;&lt;electronic-resource-num&gt;https://doi.org/10.1016/B978-0-323-48110-6.00034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0F9CEB66" w14:textId="4E96EE2B" w:rsidR="00345D29" w:rsidRPr="00354BA3" w:rsidRDefault="000620C7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Treatment for p</w:t>
            </w:r>
            <w:proofErr w:type="spellStart"/>
            <w:r w:rsidR="00345D29" w:rsidRPr="00354BA3">
              <w:rPr>
                <w:rFonts w:ascii="Arial" w:hAnsi="Arial" w:cs="Arial"/>
                <w:sz w:val="16"/>
                <w:szCs w:val="16"/>
              </w:rPr>
              <w:t>ost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-operative and chemotherapy-induced nausea and vomiting </w:t>
            </w:r>
            <w:hyperlink w:anchor="_ENREF_5" w:tooltip="Zabirowicz, 2019 #9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Zabirowicz&lt;/Author&gt;&lt;Year&gt;2019&lt;/Year&gt;&lt;RecNum&gt;96&lt;/RecNum&gt;&lt;DisplayText&gt;&lt;style face="superscript"&gt;5&lt;/style&gt;&lt;/DisplayText&gt;&lt;record&gt;&lt;rec-number&gt;96&lt;/rec-number&gt;&lt;foreign-keys&gt;&lt;key app="EN" db-id="9awd0fsvkxdtrzexxdjx59tpd95stfxrzwzz"&gt;96&lt;/key&gt;&lt;/foreign-keys&gt;&lt;ref-type name="Book Section"&gt;5&lt;/ref-type&gt;&lt;contributors&gt;&lt;authors&gt;&lt;author&gt;Zabirowicz, Eric S.&lt;/author&gt;&lt;author&gt;Gan, Tong J.&lt;/author&gt;&lt;/authors&gt;&lt;secondary-authors&gt;&lt;author&gt;Hemmings, Hugh C.&lt;/author&gt;&lt;author&gt;Egan, Talmage D.&lt;/author&gt;&lt;/secondary-authors&gt;&lt;/contributors&gt;&lt;titles&gt;&lt;title&gt;34 - Pharmacology of Postoperative Nausea and Vomiting&lt;/title&gt;&lt;/titles&gt;&lt;pages&gt;671-692&lt;/pages&gt;&lt;edition&gt;Second Edition&lt;/edition&gt;&lt;keywords&gt;&lt;keyword&gt;Antiemetic prophylaxis vs. rescue therapy&lt;/keyword&gt;&lt;keyword&gt;Enhanced Recovery after Surgery&lt;/keyword&gt;&lt;keyword&gt;Multimodal drug therapy&lt;/keyword&gt;&lt;keyword&gt;Risk-based prophylaxis&lt;/keyword&gt;&lt;/keywords&gt;&lt;dates&gt;&lt;year&gt;2019&lt;/year&gt;&lt;/dates&gt;&lt;pub-location&gt;Philadelphia&lt;/pub-location&gt;&lt;publisher&gt;Elsevier&lt;/publisher&gt;&lt;isbn&gt;978-0-323-48110-6&lt;/isbn&gt;&lt;urls&gt;&lt;related-urls&gt;&lt;url&gt;http://www.sciencedirect.com/science/article/pii/B978032348110600034X&lt;/url&gt;&lt;/related-urls&gt;&lt;/urls&gt;&lt;electronic-resource-num&gt;https://doi.org/10.1016/B978-0-323-48110-6.00034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345D29" w:rsidRPr="00354BA3" w14:paraId="41AE693B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0B47CF04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5CDD7596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2121</w:t>
            </w:r>
          </w:p>
        </w:tc>
        <w:tc>
          <w:tcPr>
            <w:tcW w:w="1843" w:type="dxa"/>
            <w:vAlign w:val="center"/>
          </w:tcPr>
          <w:p w14:paraId="36F4F0FB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</w:rPr>
              <w:t>Ciclesonide</w:t>
            </w:r>
            <w:proofErr w:type="spellEnd"/>
          </w:p>
        </w:tc>
        <w:tc>
          <w:tcPr>
            <w:tcW w:w="5386" w:type="dxa"/>
            <w:vAlign w:val="center"/>
          </w:tcPr>
          <w:p w14:paraId="6DCD9FD4" w14:textId="4D6F6F6E" w:rsidR="00345D29" w:rsidRPr="00354BA3" w:rsidRDefault="003A3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Converted</w:t>
            </w:r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in the lower respiratory tract to an active metabolite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with </w:t>
            </w:r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100-fold greater relative glucocorticoid receptor binding affinity than </w:t>
            </w:r>
            <w:proofErr w:type="spellStart"/>
            <w:r w:rsidR="00345D29" w:rsidRPr="00354BA3">
              <w:rPr>
                <w:rFonts w:ascii="Arial" w:hAnsi="Arial" w:cs="Arial"/>
                <w:sz w:val="16"/>
                <w:szCs w:val="16"/>
              </w:rPr>
              <w:t>ciclesonide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itself </w:t>
            </w:r>
            <w:hyperlink w:anchor="_ENREF_6" w:tooltip=", 2016 #5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Year&gt;2016&lt;/Year&gt;&lt;RecNum&gt;52&lt;/RecNum&gt;&lt;DisplayText&gt;&lt;style face="superscript"&gt;6&lt;/style&gt;&lt;/DisplayText&gt;&lt;record&gt;&lt;rec-number&gt;52&lt;/rec-number&gt;&lt;foreign-keys&gt;&lt;key app="EN" db-id="9awd0fsvkxdtrzexxdjx59tpd95stfxrzwzz"&gt;52&lt;/key&gt;&lt;/foreign-keys&gt;&lt;ref-type name="Book Section"&gt;5&lt;/ref-type&gt;&lt;contributors&gt;&lt;secondary-authors&gt;&lt;author&gt;Aronson, J. K.&lt;/author&gt;&lt;/secondary-authors&gt;&lt;/contributors&gt;&lt;titles&gt;&lt;title&gt;Ciclesonide&lt;/title&gt;&lt;secondary-title&gt;Meyler&amp;apos;s Side Effects of Drugs&lt;/secondary-title&gt;&lt;/titles&gt;&lt;pages&gt;292-294&lt;/pages&gt;&lt;edition&gt;Sixteenth Edition&lt;/edition&gt;&lt;dates&gt;&lt;year&gt;2016&lt;/year&gt;&lt;/dates&gt;&lt;pub-location&gt;Oxford&lt;/pub-location&gt;&lt;publisher&gt;Elsevier&lt;/publisher&gt;&lt;isbn&gt;978-0-444-53716-4&lt;/isbn&gt;&lt;urls&gt;&lt;related-urls&gt;&lt;url&gt;http://www.sciencedirect.com/science/article/pii/B9780444537171000512&lt;/url&gt;&lt;/related-urls&gt;&lt;/urls&gt;&lt;electronic-resource-num&gt;https://doi.org/10.1016/B978-0-444-53717-1.00051-2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6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7" w:tooltip="Kercsmar, 2019 #10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Kercsmar&lt;/Author&gt;&lt;Year&gt;2019&lt;/Year&gt;&lt;RecNum&gt;106&lt;/RecNum&gt;&lt;DisplayText&gt;&lt;style face="superscript"&gt;7&lt;/style&gt;&lt;/DisplayText&gt;&lt;record&gt;&lt;rec-number&gt;106&lt;/rec-number&gt;&lt;foreign-keys&gt;&lt;key app="EN" db-id="9awd0fsvkxdtrzexxdjx59tpd95stfxrzwzz"&gt;106&lt;/key&gt;&lt;/foreign-keys&gt;&lt;ref-type name="Book Section"&gt;5&lt;/ref-type&gt;&lt;contributors&gt;&lt;authors&gt;&lt;author&gt;Kercsmar, Carolyn M.&lt;/author&gt;&lt;author&gt;McDowell, Karen M.&lt;/author&gt;&lt;/authors&gt;&lt;secondary-authors&gt;&lt;author&gt;Wilmott, Robert William&lt;/author&gt;&lt;author&gt;Deterding, Robin&lt;/author&gt;&lt;author&gt;Li, Albert&lt;/author&gt;&lt;author&gt;Ratjen, Felix&lt;/author&gt;&lt;author&gt;Sly, Peter&lt;/author&gt;&lt;author&gt;Zar, Heather J.&lt;/author&gt;&lt;author&gt;Bush, Andrew&lt;/author&gt;&lt;/secondary-authors&gt;&lt;/contributors&gt;&lt;titles&gt;&lt;title&gt;45 - Wheezing in Older Children: Asthma&lt;/title&gt;&lt;/titles&gt;&lt;pages&gt;686-721.e4&lt;/pages&gt;&lt;edition&gt;Ninth Edition&lt;/edition&gt;&lt;keywords&gt;&lt;keyword&gt;adolescents&lt;/keyword&gt;&lt;keyword&gt;asthma&lt;/keyword&gt;&lt;keyword&gt;children&lt;/keyword&gt;&lt;keyword&gt;diagnosis&lt;/keyword&gt;&lt;keyword&gt;treatment&lt;/keyword&gt;&lt;keyword&gt;wheezing&lt;/keyword&gt;&lt;/keywords&gt;&lt;dates&gt;&lt;year&gt;2019&lt;/year&gt;&lt;/dates&gt;&lt;pub-location&gt;Philadelphia&lt;/pub-location&gt;&lt;publisher&gt;Elsevier&lt;/publisher&gt;&lt;isbn&gt;978-0-323-44887-1&lt;/isbn&gt;&lt;urls&gt;&lt;related-urls&gt;&lt;url&gt;http://www.sciencedirect.com/science/article/pii/B9780323448871000456&lt;/url&gt;&lt;/related-urls&gt;&lt;/urls&gt;&lt;electronic-resource-num&gt;https://doi.org/10.1016/B978-0-323-44887-1.00045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04796F45" w14:textId="5051C24F" w:rsidR="00345D29" w:rsidRPr="00354BA3" w:rsidRDefault="00345D29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sthma prevention </w:t>
            </w:r>
            <w:hyperlink w:anchor="_ENREF_7" w:tooltip="Kercsmar, 2019 #10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Kercsmar&lt;/Author&gt;&lt;Year&gt;2019&lt;/Year&gt;&lt;RecNum&gt;106&lt;/RecNum&gt;&lt;DisplayText&gt;&lt;style face="superscript"&gt;7&lt;/style&gt;&lt;/DisplayText&gt;&lt;record&gt;&lt;rec-number&gt;106&lt;/rec-number&gt;&lt;foreign-keys&gt;&lt;key app="EN" db-id="9awd0fsvkxdtrzexxdjx59tpd95stfxrzwzz"&gt;106&lt;/key&gt;&lt;/foreign-keys&gt;&lt;ref-type name="Book Section"&gt;5&lt;/ref-type&gt;&lt;contributors&gt;&lt;authors&gt;&lt;author&gt;Kercsmar, Carolyn M.&lt;/author&gt;&lt;author&gt;McDowell, Karen M.&lt;/author&gt;&lt;/authors&gt;&lt;secondary-authors&gt;&lt;author&gt;Wilmott, Robert William&lt;/author&gt;&lt;author&gt;Deterding, Robin&lt;/author&gt;&lt;author&gt;Li, Albert&lt;/author&gt;&lt;author&gt;Ratjen, Felix&lt;/author&gt;&lt;author&gt;Sly, Peter&lt;/author&gt;&lt;author&gt;Zar, Heather J.&lt;/author&gt;&lt;author&gt;Bush, Andrew&lt;/author&gt;&lt;/secondary-authors&gt;&lt;/contributors&gt;&lt;titles&gt;&lt;title&gt;45 - Wheezing in Older Children: Asthma&lt;/title&gt;&lt;/titles&gt;&lt;pages&gt;686-721.e4&lt;/pages&gt;&lt;edition&gt;Ninth Edition&lt;/edition&gt;&lt;keywords&gt;&lt;keyword&gt;adolescents&lt;/keyword&gt;&lt;keyword&gt;asthma&lt;/keyword&gt;&lt;keyword&gt;children&lt;/keyword&gt;&lt;keyword&gt;diagnosis&lt;/keyword&gt;&lt;keyword&gt;treatment&lt;/keyword&gt;&lt;keyword&gt;wheezing&lt;/keyword&gt;&lt;/keywords&gt;&lt;dates&gt;&lt;year&gt;2019&lt;/year&gt;&lt;/dates&gt;&lt;pub-location&gt;Philadelphia&lt;/pub-location&gt;&lt;publisher&gt;Elsevier&lt;/publisher&gt;&lt;isbn&gt;978-0-323-44887-1&lt;/isbn&gt;&lt;urls&gt;&lt;related-urls&gt;&lt;url&gt;http://www.sciencedirect.com/science/article/pii/B9780323448871000456&lt;/url&gt;&lt;/related-urls&gt;&lt;/urls&gt;&lt;electronic-resource-num&gt;https://doi.org/10.1016/B978-0-323-44887-1.00045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345D29" w:rsidRPr="00354BA3" w14:paraId="40726893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B07DAFE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576924F4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1696</w:t>
            </w:r>
          </w:p>
        </w:tc>
        <w:tc>
          <w:tcPr>
            <w:tcW w:w="1843" w:type="dxa"/>
            <w:vAlign w:val="center"/>
          </w:tcPr>
          <w:p w14:paraId="77BB86F2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Prednisone</w:t>
            </w:r>
          </w:p>
        </w:tc>
        <w:tc>
          <w:tcPr>
            <w:tcW w:w="5386" w:type="dxa"/>
            <w:vAlign w:val="center"/>
          </w:tcPr>
          <w:p w14:paraId="7034D7BD" w14:textId="2C73FAA7" w:rsidR="00345D29" w:rsidRPr="00354BA3" w:rsidRDefault="00345D29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Metabolized in the liver to its active metabolite </w:t>
            </w:r>
            <w:hyperlink w:anchor="_ENREF_8" w:tooltip="Silvestri, 2017 #58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Silvestri&lt;/Author&gt;&lt;Year&gt;2017&lt;/Year&gt;&lt;RecNum&gt;58&lt;/RecNum&gt;&lt;DisplayText&gt;&lt;style face="superscript"&gt;8&lt;/style&gt;&lt;/DisplayText&gt;&lt;record&gt;&lt;rec-number&gt;58&lt;/rec-number&gt;&lt;foreign-keys&gt;&lt;key app="EN" db-id="9awd0fsvkxdtrzexxdjx59tpd95stfxrzwzz"&gt;58&lt;/key&gt;&lt;/foreign-keys&gt;&lt;ref-type name="Book Section"&gt;5&lt;/ref-type&gt;&lt;contributors&gt;&lt;authors&gt;&lt;author&gt;Silvestri, Nicholas J.&lt;/author&gt;&lt;author&gt;Barohn, Richard J.&lt;/author&gt;&lt;author&gt;Wolfe, Gil I.&lt;/author&gt;&lt;/authors&gt;&lt;secondary-authors&gt;&lt;author&gt;Swaiman, Kenneth F.&lt;/author&gt;&lt;author&gt;Ashwal, Stephen&lt;/author&gt;&lt;author&gt;Ferriero, Donna M.&lt;/author&gt;&lt;author&gt;Schor, Nina F.&lt;/author&gt;&lt;author&gt;Finkel, Richard S.&lt;/author&gt;&lt;author&gt;Gropman, Andrea L.&lt;/author&gt;&lt;author&gt;Pearl, Phillip L.&lt;/author&gt;&lt;author&gt;Shevell, Michael I.&lt;/author&gt;&lt;/secondary-authors&gt;&lt;/contributors&gt;&lt;titles&gt;&lt;title&gt;145 - Acquired Disorders of the Neuromuscular Junction&lt;/title&gt;&lt;/titles&gt;&lt;pages&gt;1098-1105&lt;/pages&gt;&lt;edition&gt;Sixth Edition&lt;/edition&gt;&lt;dates&gt;&lt;year&gt;2017&lt;/year&gt;&lt;/dates&gt;&lt;publisher&gt;Elsevier&lt;/publisher&gt;&lt;isbn&gt;978-0-323-37101-8&lt;/isbn&gt;&lt;urls&gt;&lt;related-urls&gt;&lt;url&gt;http://www.sciencedirect.com/science/article/pii/B9780323371018001454&lt;/url&gt;&lt;/related-urls&gt;&lt;/urls&gt;&lt;electronic-resource-num&gt;https://doi.org/10.1016/B978-0-323-37101-8.00145-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3645682B" w14:textId="5F8099C6" w:rsidR="00345D29" w:rsidRPr="00354BA3" w:rsidRDefault="00E530D3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First c</w:t>
            </w:r>
            <w:r w:rsidR="00345D29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hoice in </w:t>
            </w:r>
            <w:proofErr w:type="spellStart"/>
            <w:r w:rsidR="00345D29" w:rsidRPr="00354BA3">
              <w:rPr>
                <w:rFonts w:ascii="Arial" w:hAnsi="Arial" w:cs="Arial"/>
                <w:sz w:val="16"/>
                <w:szCs w:val="16"/>
                <w:lang w:val="en-US"/>
              </w:rPr>
              <w:t>miastenia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gravis </w:t>
            </w:r>
            <w:hyperlink w:anchor="_ENREF_8" w:tooltip="Silvestri, 2017 #58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Silvestri&lt;/Author&gt;&lt;Year&gt;2017&lt;/Year&gt;&lt;RecNum&gt;58&lt;/RecNum&gt;&lt;DisplayText&gt;&lt;style face="superscript"&gt;8&lt;/style&gt;&lt;/DisplayText&gt;&lt;record&gt;&lt;rec-number&gt;58&lt;/rec-number&gt;&lt;foreign-keys&gt;&lt;key app="EN" db-id="9awd0fsvkxdtrzexxdjx59tpd95stfxrzwzz"&gt;58&lt;/key&gt;&lt;/foreign-keys&gt;&lt;ref-type name="Book Section"&gt;5&lt;/ref-type&gt;&lt;contributors&gt;&lt;authors&gt;&lt;author&gt;Silvestri, Nicholas J.&lt;/author&gt;&lt;author&gt;Barohn, Richard J.&lt;/author&gt;&lt;author&gt;Wolfe, Gil I.&lt;/author&gt;&lt;/authors&gt;&lt;secondary-authors&gt;&lt;author&gt;Swaiman, Kenneth F.&lt;/author&gt;&lt;author&gt;Ashwal, Stephen&lt;/author&gt;&lt;author&gt;Ferriero, Donna M.&lt;/author&gt;&lt;author&gt;Schor, Nina F.&lt;/author&gt;&lt;author&gt;Finkel, Richard S.&lt;/author&gt;&lt;author&gt;Gropman, Andrea L.&lt;/author&gt;&lt;author&gt;Pearl, Phillip L.&lt;/author&gt;&lt;author&gt;Shevell, Michael I.&lt;/author&gt;&lt;/secondary-authors&gt;&lt;/contributors&gt;&lt;titles&gt;&lt;title&gt;145 - Acquired Disorders of the Neuromuscular Junction&lt;/title&gt;&lt;/titles&gt;&lt;pages&gt;1098-1105&lt;/pages&gt;&lt;edition&gt;Sixth Edition&lt;/edition&gt;&lt;dates&gt;&lt;year&gt;2017&lt;/year&gt;&lt;/dates&gt;&lt;publisher&gt;Elsevier&lt;/publisher&gt;&lt;isbn&gt;978-0-323-37101-8&lt;/isbn&gt;&lt;urls&gt;&lt;related-urls&gt;&lt;url&gt;http://www.sciencedirect.com/science/article/pii/B9780323371018001454&lt;/url&gt;&lt;/related-urls&gt;&lt;/urls&gt;&lt;electronic-resource-num&gt;https://doi.org/10.1016/B978-0-323-37101-8.00145-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1FBA12DD" w14:textId="2B2C06A8" w:rsidR="00345D29" w:rsidRPr="00354BA3" w:rsidRDefault="00E530D3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aintenance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therapy</w:t>
            </w:r>
            <w:r w:rsidR="009149E5" w:rsidRPr="00354BA3">
              <w:rPr>
                <w:rFonts w:ascii="Arial" w:hAnsi="Arial" w:cs="Arial"/>
                <w:sz w:val="16"/>
                <w:szCs w:val="16"/>
              </w:rPr>
              <w:t xml:space="preserve"> for</w:t>
            </w:r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kidney transplant patients </w:t>
            </w:r>
            <w:hyperlink w:anchor="_ENREF_8" w:tooltip="Silvestri, 2017 #58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Silvestri&lt;/Author&gt;&lt;Year&gt;2017&lt;/Year&gt;&lt;RecNum&gt;58&lt;/RecNum&gt;&lt;DisplayText&gt;&lt;style face="superscript"&gt;8&lt;/style&gt;&lt;/DisplayText&gt;&lt;record&gt;&lt;rec-number&gt;58&lt;/rec-number&gt;&lt;foreign-keys&gt;&lt;key app="EN" db-id="9awd0fsvkxdtrzexxdjx59tpd95stfxrzwzz"&gt;58&lt;/key&gt;&lt;/foreign-keys&gt;&lt;ref-type name="Book Section"&gt;5&lt;/ref-type&gt;&lt;contributors&gt;&lt;authors&gt;&lt;author&gt;Silvestri, Nicholas J.&lt;/author&gt;&lt;author&gt;Barohn, Richard J.&lt;/author&gt;&lt;author&gt;Wolfe, Gil I.&lt;/author&gt;&lt;/authors&gt;&lt;secondary-authors&gt;&lt;author&gt;Swaiman, Kenneth F.&lt;/author&gt;&lt;author&gt;Ashwal, Stephen&lt;/author&gt;&lt;author&gt;Ferriero, Donna M.&lt;/author&gt;&lt;author&gt;Schor, Nina F.&lt;/author&gt;&lt;author&gt;Finkel, Richard S.&lt;/author&gt;&lt;author&gt;Gropman, Andrea L.&lt;/author&gt;&lt;author&gt;Pearl, Phillip L.&lt;/author&gt;&lt;author&gt;Shevell, Michael I.&lt;/author&gt;&lt;/secondary-authors&gt;&lt;/contributors&gt;&lt;titles&gt;&lt;title&gt;145 - Acquired Disorders of the Neuromuscular Junction&lt;/title&gt;&lt;/titles&gt;&lt;pages&gt;1098-1105&lt;/pages&gt;&lt;edition&gt;Sixth Edition&lt;/edition&gt;&lt;dates&gt;&lt;year&gt;2017&lt;/year&gt;&lt;/dates&gt;&lt;publisher&gt;Elsevier&lt;/publisher&gt;&lt;isbn&gt;978-0-323-37101-8&lt;/isbn&gt;&lt;urls&gt;&lt;related-urls&gt;&lt;url&gt;http://www.sciencedirect.com/science/article/pii/B9780323371018001454&lt;/url&gt;&lt;/related-urls&gt;&lt;/urls&gt;&lt;electronic-resource-num&gt;https://doi.org/10.1016/B978-0-323-37101-8.00145-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5510D8" w:rsidRPr="00354BA3" w14:paraId="4BE34B48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624B1B62" w14:textId="554B0AAF" w:rsidR="005510D8" w:rsidRPr="00354BA3" w:rsidRDefault="005510D8" w:rsidP="0048475D">
            <w:pPr>
              <w:pStyle w:val="Prrafodelista"/>
              <w:ind w:left="113" w:hanging="113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76666A45" w14:textId="5728E12E" w:rsidR="005510D8" w:rsidRPr="00354BA3" w:rsidRDefault="009149E5" w:rsidP="00FE18DF">
            <w:pPr>
              <w:pStyle w:val="Prrafodelista"/>
              <w:ind w:left="113" w:hanging="113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Nonsteroidal</w:t>
            </w:r>
            <w:proofErr w:type="spellEnd"/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 xml:space="preserve"> anti-inflammatory drugs (</w:t>
            </w:r>
            <w:r w:rsidR="005510D8"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NSAIDs</w:t>
            </w:r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)</w:t>
            </w:r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0022A367" w14:textId="432E4CF5" w:rsidR="005510D8" w:rsidRPr="00354BA3" w:rsidRDefault="005510D8" w:rsidP="0048475D">
            <w:pPr>
              <w:pStyle w:val="Prrafodelista"/>
              <w:ind w:left="113" w:hanging="113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369C3" w:rsidRPr="00354BA3" w14:paraId="5874B80A" w14:textId="77777777" w:rsidTr="00354BA3">
        <w:trPr>
          <w:trHeight w:val="274"/>
        </w:trPr>
        <w:tc>
          <w:tcPr>
            <w:tcW w:w="1418" w:type="dxa"/>
            <w:tcBorders>
              <w:right w:val="nil"/>
            </w:tcBorders>
            <w:shd w:val="clear" w:color="auto" w:fill="E7E6E6" w:themeFill="background2"/>
            <w:vAlign w:val="center"/>
          </w:tcPr>
          <w:p w14:paraId="44C630D6" w14:textId="77777777" w:rsidR="008369C3" w:rsidRPr="00354BA3" w:rsidRDefault="008369C3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E7E6E6" w:themeFill="background2"/>
            <w:vAlign w:val="center"/>
          </w:tcPr>
          <w:p w14:paraId="024C63FA" w14:textId="77777777" w:rsidR="008369C3" w:rsidRPr="00354BA3" w:rsidRDefault="008369C3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843" w:type="dxa"/>
            <w:tcBorders>
              <w:left w:val="nil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47A42651" w14:textId="77777777" w:rsidR="008369C3" w:rsidRPr="00354BA3" w:rsidRDefault="008369C3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7F5EC99D" w14:textId="75B09E93" w:rsidR="008369C3" w:rsidRPr="00354BA3" w:rsidRDefault="007C541A" w:rsidP="003B3993">
            <w:pPr>
              <w:pStyle w:val="Prrafodelista"/>
              <w:numPr>
                <w:ilvl w:val="0"/>
                <w:numId w:val="12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</w:t>
            </w:r>
            <w:proofErr w:type="spellStart"/>
            <w:r w:rsidR="008369C3" w:rsidRPr="00354BA3">
              <w:rPr>
                <w:rFonts w:ascii="Arial" w:hAnsi="Arial" w:cs="Arial"/>
                <w:sz w:val="16"/>
                <w:szCs w:val="16"/>
              </w:rPr>
              <w:t>nhibit</w:t>
            </w:r>
            <w:proofErr w:type="spellEnd"/>
            <w:r w:rsidR="008369C3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="00722722" w:rsidRPr="00354BA3">
              <w:rPr>
                <w:rFonts w:ascii="Arial" w:hAnsi="Arial" w:cs="Arial"/>
                <w:sz w:val="16"/>
                <w:szCs w:val="16"/>
              </w:rPr>
              <w:t>ciclooxy</w:t>
            </w:r>
            <w:r w:rsidR="005C0FA9" w:rsidRPr="00354BA3">
              <w:rPr>
                <w:rFonts w:ascii="Arial" w:hAnsi="Arial" w:cs="Arial"/>
                <w:sz w:val="16"/>
                <w:szCs w:val="16"/>
              </w:rPr>
              <w:t>genase</w:t>
            </w:r>
            <w:r w:rsidR="0093431C" w:rsidRPr="00354BA3">
              <w:rPr>
                <w:rFonts w:ascii="Arial" w:hAnsi="Arial" w:cs="Arial"/>
                <w:sz w:val="16"/>
                <w:szCs w:val="16"/>
              </w:rPr>
              <w:t>s</w:t>
            </w:r>
            <w:proofErr w:type="spellEnd"/>
            <w:r w:rsidR="005C0FA9" w:rsidRPr="00354BA3">
              <w:rPr>
                <w:rFonts w:ascii="Arial" w:hAnsi="Arial" w:cs="Arial"/>
                <w:sz w:val="16"/>
                <w:szCs w:val="16"/>
              </w:rPr>
              <w:t xml:space="preserve"> (COX</w:t>
            </w:r>
            <w:r w:rsidR="0093431C" w:rsidRPr="00354BA3">
              <w:rPr>
                <w:rFonts w:ascii="Arial" w:hAnsi="Arial" w:cs="Arial"/>
                <w:sz w:val="16"/>
                <w:szCs w:val="16"/>
              </w:rPr>
              <w:t>s</w:t>
            </w:r>
            <w:r w:rsidR="005C0FA9" w:rsidRPr="00354BA3">
              <w:rPr>
                <w:rFonts w:ascii="Arial" w:hAnsi="Arial" w:cs="Arial"/>
                <w:sz w:val="16"/>
                <w:szCs w:val="16"/>
              </w:rPr>
              <w:t>)</w:t>
            </w:r>
            <w:r w:rsidR="008369C3" w:rsidRPr="00354BA3">
              <w:rPr>
                <w:rFonts w:ascii="Arial" w:hAnsi="Arial" w:cs="Arial"/>
                <w:sz w:val="16"/>
                <w:szCs w:val="16"/>
              </w:rPr>
              <w:t xml:space="preserve">, causing a reduction in the production of prostaglandins at the site of tissue injury and attenuation of the inflammatory cascade </w:t>
            </w:r>
            <w:hyperlink w:anchor="_ENREF_9" w:tooltip="Walker, 2019 #8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Walker&lt;/Author&gt;&lt;Year&gt;2019&lt;/Year&gt;&lt;RecNum&gt;83&lt;/RecNum&gt;&lt;DisplayText&gt;&lt;style face="superscript"&gt;9&lt;/style&gt;&lt;/DisplayText&gt;&lt;record&gt;&lt;rec-number&gt;83&lt;/rec-number&gt;&lt;foreign-keys&gt;&lt;key app="EN" db-id="9awd0fsvkxdtrzexxdjx59tpd95stfxrzwzz"&gt;83&lt;/key&gt;&lt;/foreign-keys&gt;&lt;ref-type name="Book Section"&gt;5&lt;/ref-type&gt;&lt;contributors&gt;&lt;authors&gt;&lt;author&gt;Walker, Benjamin J.&lt;/author&gt;&lt;author&gt;Polaner, David M.&lt;/author&gt;&lt;author&gt;Berde, Charles B.&lt;/author&gt;&lt;/authors&gt;&lt;secondary-authors&gt;&lt;author&gt;Coté, Charles J.&lt;/author&gt;&lt;author&gt;Lerman, Jerrold&lt;/author&gt;&lt;author&gt;Anderson, Brian J.&lt;/author&gt;&lt;/secondary-authors&gt;&lt;/contributors&gt;&lt;titles&gt;&lt;title&gt;44 - Acute Pain&lt;/title&gt;&lt;/titles&gt;&lt;pages&gt;1023-1062.e15&lt;/pages&gt;&lt;edition&gt;Sixth Edition&lt;/edition&gt;&lt;keywords&gt;&lt;keyword&gt;local anesthetics&lt;/keyword&gt;&lt;keyword&gt;multimodal analgesia&lt;/keyword&gt;&lt;keyword&gt;opioids&lt;/keyword&gt;&lt;keyword&gt;pain assessment&lt;/keyword&gt;&lt;keyword&gt;regional anesthesia&lt;/keyword&gt;&lt;/keywords&gt;&lt;dates&gt;&lt;year&gt;2019&lt;/year&gt;&lt;/dates&gt;&lt;pub-location&gt;Philadelphia&lt;/pub-location&gt;&lt;publisher&gt;Elsevier&lt;/publisher&gt;&lt;isbn&gt;978-0-323-42974-0&lt;/isbn&gt;&lt;urls&gt;&lt;related-urls&gt;&lt;url&gt;http://www.sciencedirect.com/science/article/pii/B9780323429740000446&lt;/url&gt;&lt;/related-urls&gt;&lt;/urls&gt;&lt;electronic-resource-num&gt;https://doi.org/10.1016/B978-0-323-42974-0.00044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8369C3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 w14:paraId="2408797F" w14:textId="2A186108" w:rsidR="00AE5A9C" w:rsidRPr="00354BA3" w:rsidRDefault="002D5DD3" w:rsidP="00AD5075">
            <w:pPr>
              <w:pStyle w:val="Prrafodelista"/>
              <w:numPr>
                <w:ilvl w:val="0"/>
                <w:numId w:val="12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P</w:t>
            </w:r>
            <w:proofErr w:type="spellStart"/>
            <w:r w:rsidR="00AE5A9C" w:rsidRPr="00354BA3">
              <w:rPr>
                <w:rFonts w:ascii="Arial" w:hAnsi="Arial" w:cs="Arial"/>
                <w:sz w:val="16"/>
                <w:szCs w:val="16"/>
              </w:rPr>
              <w:t>rovide</w:t>
            </w:r>
            <w:proofErr w:type="spellEnd"/>
            <w:r w:rsidR="00AE5A9C" w:rsidRPr="00354BA3">
              <w:rPr>
                <w:rFonts w:ascii="Arial" w:hAnsi="Arial" w:cs="Arial"/>
                <w:sz w:val="16"/>
                <w:szCs w:val="16"/>
              </w:rPr>
              <w:t xml:space="preserve"> analgesia for mild to moderate pain resulting from surgery, injury, and disease </w:t>
            </w:r>
            <w:hyperlink w:anchor="_ENREF_9" w:tooltip="Walker, 2019 #8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Walker&lt;/Author&gt;&lt;Year&gt;2019&lt;/Year&gt;&lt;RecNum&gt;83&lt;/RecNum&gt;&lt;DisplayText&gt;&lt;style face="superscript"&gt;9&lt;/style&gt;&lt;/DisplayText&gt;&lt;record&gt;&lt;rec-number&gt;83&lt;/rec-number&gt;&lt;foreign-keys&gt;&lt;key app="EN" db-id="9awd0fsvkxdtrzexxdjx59tpd95stfxrzwzz"&gt;83&lt;/key&gt;&lt;/foreign-keys&gt;&lt;ref-type name="Book Section"&gt;5&lt;/ref-type&gt;&lt;contributors&gt;&lt;authors&gt;&lt;author&gt;Walker, Benjamin J.&lt;/author&gt;&lt;author&gt;Polaner, David M.&lt;/author&gt;&lt;author&gt;Berde, Charles B.&lt;/author&gt;&lt;/authors&gt;&lt;secondary-authors&gt;&lt;author&gt;Coté, Charles J.&lt;/author&gt;&lt;author&gt;Lerman, Jerrold&lt;/author&gt;&lt;author&gt;Anderson, Brian J.&lt;/author&gt;&lt;/secondary-authors&gt;&lt;/contributors&gt;&lt;titles&gt;&lt;title&gt;44 - Acute Pain&lt;/title&gt;&lt;/titles&gt;&lt;pages&gt;1023-1062.e15&lt;/pages&gt;&lt;edition&gt;Sixth Edition&lt;/edition&gt;&lt;keywords&gt;&lt;keyword&gt;local anesthetics&lt;/keyword&gt;&lt;keyword&gt;multimodal analgesia&lt;/keyword&gt;&lt;keyword&gt;opioids&lt;/keyword&gt;&lt;keyword&gt;pain assessment&lt;/keyword&gt;&lt;keyword&gt;regional anesthesia&lt;/keyword&gt;&lt;/keywords&gt;&lt;dates&gt;&lt;year&gt;2019&lt;/year&gt;&lt;/dates&gt;&lt;pub-location&gt;Philadelphia&lt;/pub-location&gt;&lt;publisher&gt;Elsevier&lt;/publisher&gt;&lt;isbn&gt;978-0-323-42974-0&lt;/isbn&gt;&lt;urls&gt;&lt;related-urls&gt;&lt;url&gt;http://www.sciencedirect.com/science/article/pii/B9780323429740000446&lt;/url&gt;&lt;/related-urls&gt;&lt;/urls&gt;&lt;electronic-resource-num&gt;https://doi.org/10.1016/B978-0-323-42974-0.00044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AE5A9C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72699B38" w14:textId="2A017B37" w:rsidR="008369C3" w:rsidRPr="00354BA3" w:rsidRDefault="002D5DD3" w:rsidP="003B3993">
            <w:pPr>
              <w:pStyle w:val="Prrafodelista"/>
              <w:numPr>
                <w:ilvl w:val="0"/>
                <w:numId w:val="12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A</w:t>
            </w:r>
            <w:r w:rsidR="00AE5A9C" w:rsidRPr="00354BA3">
              <w:rPr>
                <w:rFonts w:ascii="Arial" w:hAnsi="Arial" w:cs="Arial"/>
                <w:sz w:val="16"/>
                <w:szCs w:val="16"/>
              </w:rPr>
              <w:t xml:space="preserve">nti-inflammatory properties </w:t>
            </w:r>
            <w:hyperlink w:anchor="_ENREF_9" w:tooltip="Walker, 2019 #8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Walker&lt;/Author&gt;&lt;Year&gt;2019&lt;/Year&gt;&lt;RecNum&gt;83&lt;/RecNum&gt;&lt;DisplayText&gt;&lt;style face="superscript"&gt;9&lt;/style&gt;&lt;/DisplayText&gt;&lt;record&gt;&lt;rec-number&gt;83&lt;/rec-number&gt;&lt;foreign-keys&gt;&lt;key app="EN" db-id="9awd0fsvkxdtrzexxdjx59tpd95stfxrzwzz"&gt;83&lt;/key&gt;&lt;/foreign-keys&gt;&lt;ref-type name="Book Section"&gt;5&lt;/ref-type&gt;&lt;contributors&gt;&lt;authors&gt;&lt;author&gt;Walker, Benjamin J.&lt;/author&gt;&lt;author&gt;Polaner, David M.&lt;/author&gt;&lt;author&gt;Berde, Charles B.&lt;/author&gt;&lt;/authors&gt;&lt;secondary-authors&gt;&lt;author&gt;Coté, Charles J.&lt;/author&gt;&lt;author&gt;Lerman, Jerrold&lt;/author&gt;&lt;author&gt;Anderson, Brian J.&lt;/author&gt;&lt;/secondary-authors&gt;&lt;/contributors&gt;&lt;titles&gt;&lt;title&gt;44 - Acute Pain&lt;/title&gt;&lt;/titles&gt;&lt;pages&gt;1023-1062.e15&lt;/pages&gt;&lt;edition&gt;Sixth Edition&lt;/edition&gt;&lt;keywords&gt;&lt;keyword&gt;local anesthetics&lt;/keyword&gt;&lt;keyword&gt;multimodal analgesia&lt;/keyword&gt;&lt;keyword&gt;opioids&lt;/keyword&gt;&lt;keyword&gt;pain assessment&lt;/keyword&gt;&lt;keyword&gt;regional anesthesia&lt;/keyword&gt;&lt;/keywords&gt;&lt;dates&gt;&lt;year&gt;2019&lt;/year&gt;&lt;/dates&gt;&lt;pub-location&gt;Philadelphia&lt;/pub-location&gt;&lt;publisher&gt;Elsevier&lt;/publisher&gt;&lt;isbn&gt;978-0-323-42974-0&lt;/isbn&gt;&lt;urls&gt;&lt;related-urls&gt;&lt;url&gt;http://www.sciencedirect.com/science/article/pii/B9780323429740000446&lt;/url&gt;&lt;/related-urls&gt;&lt;/urls&gt;&lt;electronic-resource-num&gt;https://doi.org/10.1016/B978-0-323-42974-0.00044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BE5785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345D29" w:rsidRPr="00354BA3" w14:paraId="38499886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9CBF115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4FEC9862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1261</w:t>
            </w:r>
          </w:p>
        </w:tc>
        <w:tc>
          <w:tcPr>
            <w:tcW w:w="1843" w:type="dxa"/>
            <w:vAlign w:val="center"/>
          </w:tcPr>
          <w:p w14:paraId="429EB4B4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Ibuprofen</w:t>
            </w:r>
          </w:p>
        </w:tc>
        <w:tc>
          <w:tcPr>
            <w:tcW w:w="5386" w:type="dxa"/>
            <w:vAlign w:val="center"/>
          </w:tcPr>
          <w:p w14:paraId="4649CC38" w14:textId="0CD1AC16" w:rsidR="003E64C2" w:rsidRPr="00354BA3" w:rsidRDefault="003E64C2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hibits COX </w:t>
            </w:r>
            <w:hyperlink w:anchor="_ENREF_9" w:tooltip="Walker, 2019 #8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Walker&lt;/Author&gt;&lt;Year&gt;2019&lt;/Year&gt;&lt;RecNum&gt;83&lt;/RecNum&gt;&lt;DisplayText&gt;&lt;style face="superscript"&gt;9&lt;/style&gt;&lt;/DisplayText&gt;&lt;record&gt;&lt;rec-number&gt;83&lt;/rec-number&gt;&lt;foreign-keys&gt;&lt;key app="EN" db-id="9awd0fsvkxdtrzexxdjx59tpd95stfxrzwzz"&gt;83&lt;/key&gt;&lt;/foreign-keys&gt;&lt;ref-type name="Book Section"&gt;5&lt;/ref-type&gt;&lt;contributors&gt;&lt;authors&gt;&lt;author&gt;Walker, Benjamin J.&lt;/author&gt;&lt;author&gt;Polaner, David M.&lt;/author&gt;&lt;author&gt;Berde, Charles B.&lt;/author&gt;&lt;/authors&gt;&lt;secondary-authors&gt;&lt;author&gt;Coté, Charles J.&lt;/author&gt;&lt;author&gt;Lerman, Jerrold&lt;/author&gt;&lt;author&gt;Anderson, Brian J.&lt;/author&gt;&lt;/secondary-authors&gt;&lt;/contributors&gt;&lt;titles&gt;&lt;title&gt;44 - Acute Pain&lt;/title&gt;&lt;/titles&gt;&lt;pages&gt;1023-1062.e15&lt;/pages&gt;&lt;edition&gt;Sixth Edition&lt;/edition&gt;&lt;keywords&gt;&lt;keyword&gt;local anesthetics&lt;/keyword&gt;&lt;keyword&gt;multimodal analgesia&lt;/keyword&gt;&lt;keyword&gt;opioids&lt;/keyword&gt;&lt;keyword&gt;pain assessment&lt;/keyword&gt;&lt;keyword&gt;regional anesthesia&lt;/keyword&gt;&lt;/keywords&gt;&lt;dates&gt;&lt;year&gt;2019&lt;/year&gt;&lt;/dates&gt;&lt;pub-location&gt;Philadelphia&lt;/pub-location&gt;&lt;publisher&gt;Elsevier&lt;/publisher&gt;&lt;isbn&gt;978-0-323-42974-0&lt;/isbn&gt;&lt;urls&gt;&lt;related-urls&gt;&lt;url&gt;http://www.sciencedirect.com/science/article/pii/B9780323429740000446&lt;/url&gt;&lt;/related-urls&gt;&lt;/urls&gt;&lt;electronic-resource-num&gt;https://doi.org/10.1016/B978-0-323-42974-0.00044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26D78A30" w14:textId="680A5B84" w:rsidR="00345D29" w:rsidRPr="00354BA3" w:rsidRDefault="00345D29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E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xert</w:t>
            </w:r>
            <w:r w:rsidR="00B104B8" w:rsidRPr="00354BA3">
              <w:rPr>
                <w:rFonts w:ascii="Arial" w:hAnsi="Arial" w:cs="Arial"/>
                <w:sz w:val="16"/>
                <w:szCs w:val="16"/>
              </w:rPr>
              <w:t>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a direct spinal action by blocking the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hyperalges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response induced by activation of spinal glutamate and substance P receptors </w:t>
            </w:r>
            <w:hyperlink w:anchor="_ENREF_9" w:tooltip="Walker, 2019 #8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Walker&lt;/Author&gt;&lt;Year&gt;2019&lt;/Year&gt;&lt;RecNum&gt;83&lt;/RecNum&gt;&lt;DisplayText&gt;&lt;style face="superscript"&gt;9&lt;/style&gt;&lt;/DisplayText&gt;&lt;record&gt;&lt;rec-number&gt;83&lt;/rec-number&gt;&lt;foreign-keys&gt;&lt;key app="EN" db-id="9awd0fsvkxdtrzexxdjx59tpd95stfxrzwzz"&gt;83&lt;/key&gt;&lt;/foreign-keys&gt;&lt;ref-type name="Book Section"&gt;5&lt;/ref-type&gt;&lt;contributors&gt;&lt;authors&gt;&lt;author&gt;Walker, Benjamin J.&lt;/author&gt;&lt;author&gt;Polaner, David M.&lt;/author&gt;&lt;author&gt;Berde, Charles B.&lt;/author&gt;&lt;/authors&gt;&lt;secondary-authors&gt;&lt;author&gt;Coté, Charles J.&lt;/author&gt;&lt;author&gt;Lerman, Jerrold&lt;/author&gt;&lt;author&gt;Anderson, Brian J.&lt;/author&gt;&lt;/secondary-authors&gt;&lt;/contributors&gt;&lt;titles&gt;&lt;title&gt;44 - Acute Pain&lt;/title&gt;&lt;/titles&gt;&lt;pages&gt;1023-1062.e15&lt;/pages&gt;&lt;edition&gt;Sixth Edition&lt;/edition&gt;&lt;keywords&gt;&lt;keyword&gt;local anesthetics&lt;/keyword&gt;&lt;keyword&gt;multimodal analgesia&lt;/keyword&gt;&lt;keyword&gt;opioids&lt;/keyword&gt;&lt;keyword&gt;pain assessment&lt;/keyword&gt;&lt;keyword&gt;regional anesthesia&lt;/keyword&gt;&lt;/keywords&gt;&lt;dates&gt;&lt;year&gt;2019&lt;/year&gt;&lt;/dates&gt;&lt;pub-location&gt;Philadelphia&lt;/pub-location&gt;&lt;publisher&gt;Elsevier&lt;/publisher&gt;&lt;isbn&gt;978-0-323-42974-0&lt;/isbn&gt;&lt;urls&gt;&lt;related-urls&gt;&lt;url&gt;http://www.sciencedirect.com/science/article/pii/B9780323429740000446&lt;/url&gt;&lt;/related-urls&gt;&lt;/urls&gt;&lt;electronic-resource-num&gt;https://doi.org/10.1016/B978-0-323-42974-0.00044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7B95AE38" w14:textId="6F5910F6" w:rsidR="00345D29" w:rsidRPr="00354BA3" w:rsidRDefault="003E64C2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Widely used as an analgesic, anti-inflammatory</w:t>
            </w:r>
            <w:r w:rsidR="00AD37EF" w:rsidRPr="00354BA3">
              <w:rPr>
                <w:rFonts w:ascii="Arial" w:hAnsi="Arial" w:cs="Arial"/>
                <w:sz w:val="16"/>
                <w:szCs w:val="16"/>
              </w:rPr>
              <w:t>,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and antipyretic </w:t>
            </w:r>
            <w:hyperlink w:anchor="_ENREF_10" w:tooltip="DrugBank,  #119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19&lt;/RecNum&gt;&lt;DisplayText&gt;&lt;style face="superscript"&gt;10&lt;/style&gt;&lt;/DisplayText&gt;&lt;record&gt;&lt;rec-number&gt;119&lt;/rec-number&gt;&lt;foreign-keys&gt;&lt;key app="EN" db-id="9awd0fsvkxdtrzexxdjx59tpd95stfxrzwzz"&gt;119&lt;/key&gt;&lt;/foreign-keys&gt;&lt;ref-type name="Web Page"&gt;12&lt;/ref-type&gt;&lt;contributors&gt;&lt;authors&gt;&lt;author&gt;DrugBank&lt;/author&gt;&lt;/authors&gt;&lt;/contributors&gt;&lt;titles&gt;&lt;title&gt;Ibuprofen&lt;/title&gt;&lt;/titles&gt;&lt;dates&gt;&lt;/dates&gt;&lt;urls&gt;&lt;related-urls&gt;&lt;url&gt;https://go.drugbank.com/drugs/DB01050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0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67309F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345D29" w:rsidRPr="00354BA3" w14:paraId="5EB93C27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7A6D2205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47BF15BF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1622</w:t>
            </w:r>
          </w:p>
        </w:tc>
        <w:tc>
          <w:tcPr>
            <w:tcW w:w="1843" w:type="dxa"/>
            <w:vAlign w:val="center"/>
          </w:tcPr>
          <w:p w14:paraId="08B22B03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Licofelone</w:t>
            </w:r>
            <w:proofErr w:type="spellEnd"/>
          </w:p>
        </w:tc>
        <w:tc>
          <w:tcPr>
            <w:tcW w:w="5386" w:type="dxa"/>
            <w:vAlign w:val="center"/>
          </w:tcPr>
          <w:p w14:paraId="3628D7C6" w14:textId="774C2B61" w:rsidR="00345D29" w:rsidRPr="00354BA3" w:rsidRDefault="000E29EC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Inhibits </w:t>
            </w:r>
            <w:r w:rsidR="00345D29" w:rsidRPr="00354BA3">
              <w:rPr>
                <w:rFonts w:ascii="Arial" w:hAnsi="Arial" w:cs="Arial"/>
                <w:sz w:val="16"/>
                <w:szCs w:val="16"/>
              </w:rPr>
              <w:t>COX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and </w:t>
            </w:r>
            <w:proofErr w:type="spellStart"/>
            <w:r w:rsidR="00C17AB9" w:rsidRPr="00354BA3">
              <w:rPr>
                <w:rFonts w:ascii="Arial" w:hAnsi="Arial" w:cs="Arial"/>
                <w:sz w:val="16"/>
                <w:szCs w:val="16"/>
              </w:rPr>
              <w:t>l</w:t>
            </w:r>
            <w:r w:rsidR="00345D29" w:rsidRPr="00354BA3">
              <w:rPr>
                <w:rFonts w:ascii="Arial" w:hAnsi="Arial" w:cs="Arial"/>
                <w:sz w:val="16"/>
                <w:szCs w:val="16"/>
              </w:rPr>
              <w:t>ipoxigenase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(LOX) </w:t>
            </w:r>
            <w:hyperlink w:anchor="_ENREF_11" w:tooltip="Information, 2021 #108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&gt;&lt;Author&gt;National Center for Biotechnology&lt;/Author&gt;&lt;Year&gt;2021&lt;/Year&gt;&lt;RecNum&gt;108&lt;/RecNum&gt;&lt;DisplayText&gt;&lt;style face="superscript"&gt;11&lt;/style&gt;&lt;/DisplayText&gt;&lt;record&gt;&lt;rec-number&gt;108&lt;/rec-number&gt;&lt;foreign-keys&gt;&lt;key app="EN" db-id="9awd0fsvkxdtrzexxdjx59tpd95stfxrzwzz"&gt;108&lt;/key&gt;&lt;/foreign-keys&gt;&lt;ref-type name="Personal Communication"&gt;26&lt;/ref-type&gt;&lt;contributors&gt;&lt;authors&gt;&lt;author&gt;National Center for Biotechnology Information&lt;/author&gt;&lt;/authors&gt;&lt;/contributors&gt;&lt;titles&gt;&lt;title&gt;PubChem Compound Summary for CID 133021, Licofelone&lt;/title&gt;&lt;/titles&gt;&lt;dates&gt;&lt;year&gt;2021&lt;/year&gt;&lt;/dates&gt;&lt;urls&gt;&lt;related-urls&gt;&lt;url&gt;https://pubchem.ncbi.nlm.nih.gov/compound/Licofelone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57EA9DEC" w14:textId="67EE651B" w:rsidR="00345D29" w:rsidRPr="00354BA3" w:rsidRDefault="00345D29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P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has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III trials have been successfully completed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s a treatment for osteoarthritis</w:t>
            </w:r>
            <w:hyperlink w:anchor="_ENREF_11" w:tooltip="Information, 2021 #108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&gt;&lt;Author&gt;National Center for Biotechnology&lt;/Author&gt;&lt;Year&gt;2021&lt;/Year&gt;&lt;RecNum&gt;108&lt;/RecNum&gt;&lt;DisplayText&gt;&lt;style face="superscript"&gt;11&lt;/style&gt;&lt;/DisplayText&gt;&lt;record&gt;&lt;rec-number&gt;108&lt;/rec-number&gt;&lt;foreign-keys&gt;&lt;key app="EN" db-id="9awd0fsvkxdtrzexxdjx59tpd95stfxrzwzz"&gt;108&lt;/key&gt;&lt;/foreign-keys&gt;&lt;ref-type name="Personal Communication"&gt;26&lt;/ref-type&gt;&lt;contributors&gt;&lt;authors&gt;&lt;author&gt;National Center for Biotechnology Information&lt;/author&gt;&lt;/authors&gt;&lt;/contributors&gt;&lt;titles&gt;&lt;title&gt;PubChem Compound Summary for CID 133021, Licofelone&lt;/title&gt;&lt;/titles&gt;&lt;dates&gt;&lt;year&gt;2021&lt;/year&gt;&lt;/dates&gt;&lt;urls&gt;&lt;related-urls&gt;&lt;url&gt;https://pubchem.ncbi.nlm.nih.gov/compound/Licofelone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345D29" w:rsidRPr="00354BA3" w14:paraId="46772A40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034580B5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1C675FBF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1638</w:t>
            </w:r>
          </w:p>
        </w:tc>
        <w:tc>
          <w:tcPr>
            <w:tcW w:w="1843" w:type="dxa"/>
            <w:vAlign w:val="center"/>
          </w:tcPr>
          <w:p w14:paraId="44D0DA83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Sulindac</w:t>
            </w:r>
            <w:proofErr w:type="spellEnd"/>
          </w:p>
        </w:tc>
        <w:tc>
          <w:tcPr>
            <w:tcW w:w="5386" w:type="dxa"/>
            <w:vAlign w:val="center"/>
          </w:tcPr>
          <w:p w14:paraId="1456F8EF" w14:textId="3AEF82FF" w:rsidR="00375A99" w:rsidRPr="00354BA3" w:rsidRDefault="00375A99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C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onverted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> </w:t>
            </w:r>
            <w:r w:rsidRPr="00354BA3">
              <w:rPr>
                <w:rFonts w:ascii="Arial" w:hAnsi="Arial" w:cs="Arial"/>
                <w:i/>
                <w:iCs/>
                <w:sz w:val="16"/>
                <w:szCs w:val="16"/>
              </w:rPr>
              <w:t>in vivo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 to an active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ulfid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compound by liver enzymes </w:t>
            </w:r>
            <w:hyperlink w:anchor="_ENREF_12" w:tooltip="DrugBank,  #121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21&lt;/RecNum&gt;&lt;DisplayText&gt;&lt;style face="superscript"&gt;12&lt;/style&gt;&lt;/DisplayText&gt;&lt;record&gt;&lt;rec-number&gt;121&lt;/rec-number&gt;&lt;foreign-keys&gt;&lt;key app="EN" db-id="9awd0fsvkxdtrzexxdjx59tpd95stfxrzwzz"&gt;121&lt;/key&gt;&lt;/foreign-keys&gt;&lt;ref-type name="Web Page"&gt;12&lt;/ref-type&gt;&lt;contributors&gt;&lt;authors&gt;&lt;author&gt;DrugBank&lt;/author&gt;&lt;/authors&gt;&lt;/contributors&gt;&lt;titles&gt;&lt;title&gt;Sulindac&lt;/title&gt;&lt;/titles&gt;&lt;dates&gt;&lt;/dates&gt;&lt;urls&gt;&lt;related-urls&gt;&lt;url&gt;https://go.drugbank.com/drugs/DB00605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2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043B52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1A655CA4" w14:textId="131E7F9A" w:rsidR="00375A99" w:rsidRPr="00354BA3" w:rsidRDefault="00375A99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hibits COX</w:t>
            </w:r>
            <w:r w:rsidR="00043B52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12" w:tooltip="DrugBank,  #121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21&lt;/RecNum&gt;&lt;DisplayText&gt;&lt;style face="superscript"&gt;12&lt;/style&gt;&lt;/DisplayText&gt;&lt;record&gt;&lt;rec-number&gt;121&lt;/rec-number&gt;&lt;foreign-keys&gt;&lt;key app="EN" db-id="9awd0fsvkxdtrzexxdjx59tpd95stfxrzwzz"&gt;121&lt;/key&gt;&lt;/foreign-keys&gt;&lt;ref-type name="Web Page"&gt;12&lt;/ref-type&gt;&lt;contributors&gt;&lt;authors&gt;&lt;author&gt;DrugBank&lt;/author&gt;&lt;/authors&gt;&lt;/contributors&gt;&lt;titles&gt;&lt;title&gt;Sulindac&lt;/title&gt;&lt;/titles&gt;&lt;dates&gt;&lt;/dates&gt;&lt;urls&gt;&lt;related-urls&gt;&lt;url&gt;https://go.drugbank.com/drugs/DB00605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2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043B52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1B5B9FF2" w14:textId="23CE1AE6" w:rsidR="00345D29" w:rsidRPr="00354BA3" w:rsidRDefault="00E530D3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</w:t>
            </w:r>
            <w:proofErr w:type="spellStart"/>
            <w:r w:rsidR="00345D29" w:rsidRPr="00354BA3">
              <w:rPr>
                <w:rFonts w:ascii="Arial" w:hAnsi="Arial" w:cs="Arial"/>
                <w:sz w:val="16"/>
                <w:szCs w:val="16"/>
              </w:rPr>
              <w:t>odulate</w:t>
            </w:r>
            <w:r w:rsidRPr="00354BA3">
              <w:rPr>
                <w:rFonts w:ascii="Arial" w:hAnsi="Arial" w:cs="Arial"/>
                <w:sz w:val="16"/>
                <w:szCs w:val="16"/>
              </w:rPr>
              <w:t>s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="00345D29" w:rsidRPr="00354BA3">
              <w:rPr>
                <w:rFonts w:ascii="Arial" w:hAnsi="Arial" w:cs="Arial"/>
                <w:sz w:val="16"/>
                <w:szCs w:val="16"/>
              </w:rPr>
              <w:t>Wnt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</w:rPr>
              <w:t>/β-catenin as well as NF-</w:t>
            </w:r>
            <w:proofErr w:type="spellStart"/>
            <w:r w:rsidR="00345D29" w:rsidRPr="00354BA3">
              <w:rPr>
                <w:rFonts w:ascii="Arial" w:hAnsi="Arial" w:cs="Arial"/>
                <w:sz w:val="16"/>
                <w:szCs w:val="16"/>
              </w:rPr>
              <w:t>κB</w:t>
            </w:r>
            <w:proofErr w:type="spellEnd"/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signalling that can have repercussion on the invasive behaviour of cancer cells </w:t>
            </w:r>
            <w:hyperlink w:anchor="_ENREF_13" w:tooltip="Sherbet, 2017 #5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Sherbet&lt;/Author&gt;&lt;Year&gt;2017&lt;/Year&gt;&lt;RecNum&gt;59&lt;/RecNum&gt;&lt;DisplayText&gt;&lt;style face="superscript"&gt;13&lt;/style&gt;&lt;/DisplayText&gt;&lt;record&gt;&lt;rec-number&gt;59&lt;/rec-number&gt;&lt;foreign-keys&gt;&lt;key app="EN" db-id="9awd0fsvkxdtrzexxdjx59tpd95stfxrzwzz"&gt;59&lt;/key&gt;&lt;/foreign-keys&gt;&lt;ref-type name="Book Section"&gt;5&lt;/ref-type&gt;&lt;contributors&gt;&lt;authors&gt;&lt;author&gt;Sherbet, Gajanan V.&lt;/author&gt;&lt;/authors&gt;&lt;secondary-authors&gt;&lt;author&gt;Sherbet, Gajanan V.&lt;/author&gt;&lt;/secondary-authors&gt;&lt;/contributors&gt;&lt;titles&gt;&lt;title&gt;Chapter 25 - S100A4 Has Potential Benefits as a Therapeutic Target&lt;/title&gt;&lt;/titles&gt;&lt;pages&gt;211-221&lt;/pages&gt;&lt;keywords&gt;&lt;keyword&gt;Apoptosis family genes&lt;/keyword&gt;&lt;keyword&gt;E-cadherin/β-catenin&lt;/keyword&gt;&lt;keyword&gt;EMT activation&lt;/keyword&gt;&lt;keyword&gt;PI3K/Akt/mTOR&lt;/keyword&gt;&lt;keyword&gt;S1004/RAGE/VEGFA&lt;/keyword&gt;&lt;keyword&gt;calcium-binding protein&lt;/keyword&gt;&lt;keyword&gt;cell proliferation&lt;/keyword&gt;&lt;keyword&gt;flavonoids&lt;/keyword&gt;&lt;keyword&gt;fumagillin hypomethylation&lt;/keyword&gt;&lt;keyword&gt;invasion/metastasis&lt;/keyword&gt;&lt;keyword&gt;monoclonal antibodies&lt;/keyword&gt;&lt;keyword&gt;niclosamide&lt;/keyword&gt;&lt;keyword&gt;p53/stathmin&lt;/keyword&gt;&lt;keyword&gt;sulindac&lt;/keyword&gt;&lt;/keywords&gt;&lt;dates&gt;&lt;year&gt;2017&lt;/year&gt;&lt;/dates&gt;&lt;publisher&gt;Academic Press&lt;/publisher&gt;&lt;isbn&gt;978-0-12-812896-1&lt;/isbn&gt;&lt;urls&gt;&lt;related-urls&gt;&lt;url&gt;http://www.sciencedirect.com/science/article/pii/B9780128128961000258&lt;/url&gt;&lt;/related-urls&gt;&lt;/urls&gt;&lt;electronic-resource-num&gt;https://doi.org/10.1016/B978-0-12-812896-1.00025-8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2513BDEA" w14:textId="5BAC0899" w:rsidR="00345D29" w:rsidRPr="00354BA3" w:rsidRDefault="00375A99" w:rsidP="00AD5075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R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elief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of signs and symptoms of several arthritic conditions</w:t>
            </w:r>
            <w:r w:rsidR="00043B52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12" w:tooltip="DrugBank,  #121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21&lt;/RecNum&gt;&lt;DisplayText&gt;&lt;style face="superscript"&gt;12&lt;/style&gt;&lt;/DisplayText&gt;&lt;record&gt;&lt;rec-number&gt;121&lt;/rec-number&gt;&lt;foreign-keys&gt;&lt;key app="EN" db-id="9awd0fsvkxdtrzexxdjx59tpd95stfxrzwzz"&gt;121&lt;/key&gt;&lt;/foreign-keys&gt;&lt;ref-type name="Web Page"&gt;12&lt;/ref-type&gt;&lt;contributors&gt;&lt;authors&gt;&lt;author&gt;DrugBank&lt;/author&gt;&lt;/authors&gt;&lt;/contributors&gt;&lt;titles&gt;&lt;title&gt;Sulindac&lt;/title&gt;&lt;/titles&gt;&lt;dates&gt;&lt;/dates&gt;&lt;urls&gt;&lt;related-urls&gt;&lt;url&gt;https://go.drugbank.com/drugs/DB00605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2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043B52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016979ED" w14:textId="5D3438DD" w:rsidR="00345D29" w:rsidRPr="00354BA3" w:rsidRDefault="00345D29" w:rsidP="003B3993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nduc</w:t>
            </w:r>
            <w:r w:rsidR="00C3773D" w:rsidRPr="00354BA3">
              <w:rPr>
                <w:rFonts w:ascii="Arial" w:hAnsi="Arial" w:cs="Arial"/>
                <w:sz w:val="16"/>
                <w:szCs w:val="16"/>
              </w:rPr>
              <w:t>tion</w:t>
            </w:r>
            <w:proofErr w:type="spellEnd"/>
            <w:r w:rsidR="00C3773D" w:rsidRPr="00354BA3">
              <w:rPr>
                <w:rFonts w:ascii="Arial" w:hAnsi="Arial" w:cs="Arial"/>
                <w:sz w:val="16"/>
                <w:szCs w:val="16"/>
              </w:rPr>
              <w:t xml:space="preserve"> of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cholestat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liver injury due to its competitive inhibition of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canalicular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bile acid transport </w:t>
            </w:r>
            <w:hyperlink w:anchor="_ENREF_14" w:tooltip="Manautou, 2010 #5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Manautou&lt;/Author&gt;&lt;Year&gt;2010&lt;/Year&gt;&lt;RecNum&gt;54&lt;/RecNum&gt;&lt;DisplayText&gt;&lt;style face="superscript"&gt;14&lt;/style&gt;&lt;/DisplayText&gt;&lt;record&gt;&lt;rec-number&gt;54&lt;/rec-number&gt;&lt;foreign-keys&gt;&lt;key app="EN" db-id="9awd0fsvkxdtrzexxdjx59tpd95stfxrzwzz"&gt;54&lt;/key&gt;&lt;/foreign-keys&gt;&lt;ref-type name="Book Section"&gt;5&lt;/ref-type&gt;&lt;contributors&gt;&lt;authors&gt;&lt;author&gt;Manautou, J. E.&lt;/author&gt;&lt;author&gt;Campion, S. N.&lt;/author&gt;&lt;author&gt;Aleksunes, L. M.&lt;/author&gt;&lt;/authors&gt;&lt;secondary-authors&gt;&lt;author&gt;McQueen, Charlene A.&lt;/author&gt;&lt;/secondary-authors&gt;&lt;/contributors&gt;&lt;titles&gt;&lt;title&gt;9.08 - Regulation of Hepatobiliary Transporters during Liver Injury&lt;/title&gt;&lt;/titles&gt;&lt;pages&gt;175-220&lt;/pages&gt;&lt;edition&gt;Second Edition&lt;/edition&gt;&lt;dates&gt;&lt;year&gt;2010&lt;/year&gt;&lt;/dates&gt;&lt;pub-location&gt;Oxford&lt;/pub-location&gt;&lt;publisher&gt;Elsevier&lt;/publisher&gt;&lt;isbn&gt;978-0-08-046884-6&lt;/isbn&gt;&lt;urls&gt;&lt;related-urls&gt;&lt;url&gt;http://www.sciencedirect.com/science/article/pii/B9780080468846010083&lt;/url&gt;&lt;/related-urls&gt;&lt;/urls&gt;&lt;electronic-resource-num&gt;https://doi.org/10.1016/B978-0-08-046884-6.01008-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345D29" w:rsidRPr="00354BA3" w14:paraId="71C8DF03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49CB915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6B754C25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2386</w:t>
            </w:r>
          </w:p>
        </w:tc>
        <w:tc>
          <w:tcPr>
            <w:tcW w:w="1843" w:type="dxa"/>
            <w:vAlign w:val="center"/>
          </w:tcPr>
          <w:p w14:paraId="0DF70867" w14:textId="77777777" w:rsidR="00345D29" w:rsidRPr="00354BA3" w:rsidRDefault="00345D29" w:rsidP="00345D29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Celecoxib</w:t>
            </w:r>
            <w:proofErr w:type="spellEnd"/>
          </w:p>
        </w:tc>
        <w:tc>
          <w:tcPr>
            <w:tcW w:w="5386" w:type="dxa"/>
            <w:vAlign w:val="center"/>
          </w:tcPr>
          <w:p w14:paraId="590A0CB1" w14:textId="691C8190" w:rsidR="00345D29" w:rsidRPr="00354BA3" w:rsidRDefault="000E29EC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electively inhibits </w:t>
            </w:r>
            <w:r w:rsidR="00345D29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COX-2 </w:t>
            </w:r>
            <w:hyperlink w:anchor="_ENREF_15" w:tooltip="Roy, 2011 #5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&gt;&lt;Author&gt;Roy&lt;/Author&gt;&lt;Year&gt;2011&lt;/Year&gt;&lt;RecNum&gt;55&lt;/RecNum&gt;&lt;IDText&gt;and COX-2 drugs&lt;/IDText&gt;&lt;DisplayText&gt;&lt;style face="superscript"&gt;15&lt;/style&gt;&lt;/DisplayText&gt;&lt;record&gt;&lt;rec-number&gt;55&lt;/rec-number&gt;&lt;foreign-keys&gt;&lt;key app="EN" db-id="9awd0fsvkxdtrzexxdjx59tpd95stfxrzwzz"&gt;55&lt;/key&gt;&lt;/foreign-keys&gt;&lt;ref-type name="Book Section"&gt;5&lt;/ref-type&gt;&lt;contributors&gt;&lt;authors&gt;&lt;author&gt;Roy, Jiben&lt;/author&gt;&lt;/authors&gt;&lt;secondary-authors&gt;&lt;author&gt;Roy, Jiben&lt;/author&gt;&lt;/secondary-authors&gt;&lt;/contributors&gt;&lt;titles&gt;&lt;title&gt;11 - Life-style drugs, statins, and COX-2 drugs&lt;/title&gt;&lt;tertiary-title&gt;Woodhead Publishing Series in Biomedicine&lt;/tertiary-title&gt;&lt;/titles&gt;&lt;pages&gt;297-325&lt;/pages&gt;&lt;dates&gt;&lt;year&gt;2011&lt;/year&gt;&lt;/dates&gt;&lt;publisher&gt;Woodhead Publishing&lt;/publisher&gt;&lt;isbn&gt;978-1-907568-52-7&lt;/isbn&gt;&lt;urls&gt;&lt;related-urls&gt;&lt;url&gt;http://www.sciencedirect.com/science/article/pii/B9781907568527500119&lt;/url&gt;&lt;/related-urls&gt;&lt;/urls&gt;&lt;electronic-resource-num&gt;https://doi.org/10.1533/9781908818041.29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7195C1C2" w14:textId="366233DE" w:rsidR="00345D29" w:rsidRPr="00354BA3" w:rsidRDefault="00C3773D" w:rsidP="00AD5075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Pain relief in </w:t>
            </w:r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osteoarthritis </w:t>
            </w:r>
            <w:hyperlink w:anchor="_ENREF_15" w:tooltip="Roy, 2011 #5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&gt;&lt;Author&gt;Roy&lt;/Author&gt;&lt;Year&gt;2011&lt;/Year&gt;&lt;RecNum&gt;55&lt;/RecNum&gt;&lt;IDText&gt;and COX-2 drugs&lt;/IDText&gt;&lt;DisplayText&gt;&lt;style face="superscript"&gt;15&lt;/style&gt;&lt;/DisplayText&gt;&lt;record&gt;&lt;rec-number&gt;55&lt;/rec-number&gt;&lt;foreign-keys&gt;&lt;key app="EN" db-id="9awd0fsvkxdtrzexxdjx59tpd95stfxrzwzz"&gt;55&lt;/key&gt;&lt;/foreign-keys&gt;&lt;ref-type name="Book Section"&gt;5&lt;/ref-type&gt;&lt;contributors&gt;&lt;authors&gt;&lt;author&gt;Roy, Jiben&lt;/author&gt;&lt;/authors&gt;&lt;secondary-authors&gt;&lt;author&gt;Roy, Jiben&lt;/author&gt;&lt;/secondary-authors&gt;&lt;/contributors&gt;&lt;titles&gt;&lt;title&gt;11 - Life-style drugs, statins, and COX-2 drugs&lt;/title&gt;&lt;tertiary-title&gt;Woodhead Publishing Series in Biomedicine&lt;/tertiary-title&gt;&lt;/titles&gt;&lt;pages&gt;297-325&lt;/pages&gt;&lt;dates&gt;&lt;year&gt;2011&lt;/year&gt;&lt;/dates&gt;&lt;publisher&gt;Woodhead Publishing&lt;/publisher&gt;&lt;isbn&gt;978-1-907568-52-7&lt;/isbn&gt;&lt;urls&gt;&lt;related-urls&gt;&lt;url&gt;http://www.sciencedirect.com/science/article/pii/B9781907568527500119&lt;/url&gt;&lt;/related-urls&gt;&lt;/urls&gt;&lt;electronic-resource-num&gt;https://doi.org/10.1533/9781908818041.29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22A3F66C" w14:textId="643C4EA2" w:rsidR="00375A99" w:rsidRPr="00354BA3" w:rsidRDefault="00375A99" w:rsidP="00AD5075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Reduction of precancerous polyps in the colon</w:t>
            </w:r>
            <w:r w:rsidR="00A6058E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16" w:tooltip="DrugBank,  #116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16&lt;/RecNum&gt;&lt;DisplayText&gt;&lt;style face="superscript"&gt;16&lt;/style&gt;&lt;/DisplayText&gt;&lt;record&gt;&lt;rec-number&gt;116&lt;/rec-number&gt;&lt;foreign-keys&gt;&lt;key app="EN" db-id="9awd0fsvkxdtrzexxdjx59tpd95stfxrzwzz"&gt;116&lt;/key&gt;&lt;/foreign-keys&gt;&lt;ref-type name="Web Page"&gt;12&lt;/ref-type&gt;&lt;contributors&gt;&lt;authors&gt;&lt;author&gt;DrugBank&lt;/author&gt;&lt;/authors&gt;&lt;/contributors&gt;&lt;titles&gt;&lt;title&gt;Celecoxib&lt;/title&gt;&lt;/titles&gt;&lt;dates&gt;&lt;/dates&gt;&lt;urls&gt;&lt;related-urls&gt;&lt;url&gt;https://go.drugbank.com/drugs/DB00482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6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A6058E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1937190E" w14:textId="30DAA518" w:rsidR="00345D29" w:rsidRPr="00354BA3" w:rsidRDefault="00C3773D" w:rsidP="003B3993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Potentiation of</w:t>
            </w:r>
            <w:r w:rsidR="00345D29" w:rsidRPr="00354BA3">
              <w:rPr>
                <w:rFonts w:ascii="Arial" w:hAnsi="Arial" w:cs="Arial"/>
                <w:sz w:val="16"/>
                <w:szCs w:val="16"/>
              </w:rPr>
              <w:t xml:space="preserve"> the anticoagulant effects of warfarin. Serious bleeding complications have been reported </w:t>
            </w:r>
            <w:hyperlink w:anchor="_ENREF_17" w:tooltip=", 2016 #5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Year&gt;2016&lt;/Year&gt;&lt;RecNum&gt;56&lt;/RecNum&gt;&lt;DisplayText&gt;&lt;style face="superscript"&gt;17&lt;/style&gt;&lt;/DisplayText&gt;&lt;record&gt;&lt;rec-number&gt;56&lt;/rec-number&gt;&lt;foreign-keys&gt;&lt;key app="EN" db-id="9awd0fsvkxdtrzexxdjx59tpd95stfxrzwzz"&gt;56&lt;/key&gt;&lt;/foreign-keys&gt;&lt;ref-type name="Book Section"&gt;5&lt;/ref-type&gt;&lt;contributors&gt;&lt;secondary-authors&gt;&lt;author&gt;Aronson, J. K.&lt;/author&gt;&lt;/secondary-authors&gt;&lt;/contributors&gt;&lt;titles&gt;&lt;title&gt;Celecoxib&lt;/title&gt;&lt;secondary-title&gt;Meyler&amp;apos;s Side Effects of Drugs&lt;/secondary-title&gt;&lt;/titles&gt;&lt;pages&gt;191-195&lt;/pages&gt;&lt;edition&gt;Sixteenth Edition&lt;/edition&gt;&lt;dates&gt;&lt;year&gt;2016&lt;/year&gt;&lt;/dates&gt;&lt;pub-location&gt;Oxford&lt;/pub-location&gt;&lt;publisher&gt;Elsevier&lt;/publisher&gt;&lt;isbn&gt;978-0-444-53716-4&lt;/isbn&gt;&lt;urls&gt;&lt;related-urls&gt;&lt;url&gt;http://www.sciencedirect.com/science/article/pii/B9780444537171004637&lt;/url&gt;&lt;/related-urls&gt;&lt;/urls&gt;&lt;electronic-resource-num&gt;https://doi.org/10.1016/B978-0-444-53717-1.00463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="00345D29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5510D8" w:rsidRPr="00354BA3" w14:paraId="276B6B67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4FAD200A" w14:textId="1EA0827C" w:rsidR="005510D8" w:rsidRPr="00354BA3" w:rsidRDefault="005510D8" w:rsidP="008369C3">
            <w:pPr>
              <w:spacing w:after="4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FB31160" w14:textId="0EBA8F90" w:rsidR="005510D8" w:rsidRPr="00354BA3" w:rsidRDefault="005510D8" w:rsidP="00FE18DF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</w:rPr>
              <w:t xml:space="preserve">Other </w:t>
            </w:r>
            <w:proofErr w:type="spellStart"/>
            <w:r w:rsidRPr="00354BA3">
              <w:rPr>
                <w:rFonts w:ascii="Arial" w:hAnsi="Arial" w:cs="Arial"/>
                <w:b/>
                <w:i/>
                <w:sz w:val="16"/>
                <w:szCs w:val="16"/>
              </w:rPr>
              <w:t>immunomodulators</w:t>
            </w:r>
            <w:proofErr w:type="spellEnd"/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006B1759" w14:textId="3FEF055A" w:rsidR="005510D8" w:rsidRPr="00354BA3" w:rsidRDefault="005510D8" w:rsidP="008369C3">
            <w:pPr>
              <w:spacing w:after="4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8369C3" w:rsidRPr="00354BA3" w14:paraId="3CF4F07C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0C72F605" w14:textId="205641CF" w:rsidR="008369C3" w:rsidRPr="00354BA3" w:rsidRDefault="008369C3" w:rsidP="008369C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3154D544" w14:textId="28275D52" w:rsidR="008369C3" w:rsidRPr="00354BA3" w:rsidRDefault="008369C3" w:rsidP="008369C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4238</w:t>
            </w:r>
          </w:p>
        </w:tc>
        <w:tc>
          <w:tcPr>
            <w:tcW w:w="1843" w:type="dxa"/>
            <w:vAlign w:val="center"/>
          </w:tcPr>
          <w:p w14:paraId="1E865511" w14:textId="0933D255" w:rsidR="008369C3" w:rsidRPr="00354BA3" w:rsidRDefault="008369C3" w:rsidP="008369C3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Cepharanthine</w:t>
            </w:r>
            <w:proofErr w:type="spellEnd"/>
          </w:p>
        </w:tc>
        <w:tc>
          <w:tcPr>
            <w:tcW w:w="5386" w:type="dxa"/>
            <w:vAlign w:val="center"/>
          </w:tcPr>
          <w:p w14:paraId="2418BB8E" w14:textId="31D784B7" w:rsidR="008369C3" w:rsidRPr="00354BA3" w:rsidRDefault="008369C3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lkaloid isolated from </w:t>
            </w:r>
            <w:proofErr w:type="spellStart"/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>Stephania</w:t>
            </w:r>
            <w:proofErr w:type="spellEnd"/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>cepharantha</w:t>
            </w:r>
            <w:proofErr w:type="spellEnd"/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 xml:space="preserve"> </w:t>
            </w:r>
            <w:hyperlink w:anchor="_ENREF_18" w:tooltip="Nair, 2019 #8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Nair&lt;/Author&gt;&lt;Year&gt;2019&lt;/Year&gt;&lt;RecNum&gt;85&lt;/RecNum&gt;&lt;DisplayText&gt;&lt;style face="superscript"&gt;18&lt;/style&gt;&lt;/DisplayText&gt;&lt;record&gt;&lt;rec-number&gt;85&lt;/rec-number&gt;&lt;foreign-keys&gt;&lt;key app="EN" db-id="9awd0fsvkxdtrzexxdjx59tpd95stfxrzwzz"&gt;85&lt;/key&gt;&lt;/foreign-keys&gt;&lt;ref-type name="Book Section"&gt;5&lt;/ref-type&gt;&lt;contributors&gt;&lt;authors&gt;&lt;author&gt;Nair, Arathi&lt;/author&gt;&lt;author&gt;Chattopadhyay, Debprasad&lt;/author&gt;&lt;author&gt;Saha, Bhaskar&lt;/author&gt;&lt;/authors&gt;&lt;secondary-authors&gt;&lt;author&gt;Ahmad Khan, Mohd Sajjad&lt;/author&gt;&lt;author&gt;Ahmad, Iqbal&lt;/author&gt;&lt;author&gt;Chattopadhyay, Debprasad&lt;/author&gt;&lt;/secondary-authors&gt;&lt;/contributors&gt;&lt;titles&gt;&lt;title&gt;Chapter 17 - Plant-Derived Immunomodulators&lt;/title&gt;&lt;/titles&gt;&lt;pages&gt;435-499&lt;/pages&gt;&lt;keywords&gt;&lt;keyword&gt;Medicinal plant&lt;/keyword&gt;&lt;keyword&gt;immunomodulator&lt;/keyword&gt;&lt;keyword&gt;immunostimulants&lt;/keyword&gt;&lt;keyword&gt;immunosuppressant&lt;/keyword&gt;&lt;keyword&gt;phytoimmunomodulator&lt;/keyword&gt;&lt;keyword&gt;phytomedicines&lt;/keyword&gt;&lt;keyword&gt;rasayana&lt;/keyword&gt;&lt;/keywords&gt;&lt;dates&gt;&lt;year&gt;2019&lt;/year&gt;&lt;/dates&gt;&lt;publisher&gt;Academic Press&lt;/publisher&gt;&lt;isbn&gt;978-0-12-814619-4&lt;/isbn&gt;&lt;urls&gt;&lt;related-urls&gt;&lt;url&gt;http://www.sciencedirect.com/science/article/pii/B9780128146194000185&lt;/url&gt;&lt;/related-urls&gt;&lt;/urls&gt;&lt;electronic-resource-num&gt;https://doi.org/10.1016/B978-0-12-814619-4.00018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1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63E004A9" w14:textId="4C2F544E" w:rsidR="008369C3" w:rsidRPr="00354BA3" w:rsidRDefault="008369C3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Modulates efflux pumps and membrane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rigidificati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19" w:tooltip="Bailly, 2019 #19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Bailly&lt;/Author&gt;&lt;Year&gt;2019&lt;/Year&gt;&lt;RecNum&gt;19&lt;/RecNum&gt;&lt;DisplayText&gt;&lt;style face="superscript"&gt;19&lt;/style&gt;&lt;/DisplayText&gt;&lt;record&gt;&lt;rec-number&gt;19&lt;/rec-number&gt;&lt;foreign-keys&gt;&lt;key app="EN" db-id="9awd0fsvkxdtrzexxdjx59tpd95stfxrzwzz"&gt;19&lt;/key&gt;&lt;/foreign-keys&gt;&lt;ref-type name="Journal Article"&gt;17&lt;/ref-type&gt;&lt;contributors&gt;&lt;authors&gt;&lt;author&gt;Bailly, Christian&lt;/author&gt;&lt;/authors&gt;&lt;/contributors&gt;&lt;titles&gt;&lt;title&gt;Cepharanthine: An update of its mode of action, pharmacological properties and medical applications&lt;/title&gt;&lt;secondary-title&gt;Phytomedicine&lt;/secondary-title&gt;&lt;/titles&gt;&lt;periodical&gt;&lt;full-title&gt;Phytomedicine&lt;/full-title&gt;&lt;/periodical&gt;&lt;pages&gt;152956-152956&lt;/pages&gt;&lt;volume&gt;62&lt;/volume&gt;&lt;edition&gt;05/10&lt;/edition&gt;&lt;keywords&gt;&lt;keyword&gt;AMP-Activated Protein Kinases/drug effects/metabol&lt;/keyword&gt;&lt;keyword&gt;Alkaloids&lt;/keyword&gt;&lt;keyword&gt;Anti-Infective Agents/*pharmacology&lt;/keyword&gt;&lt;keyword&gt;Anti-Inflammatory Agents/*pharmacology&lt;/keyword&gt;&lt;keyword&gt;Antineoplastic Agents/*pharmacology&lt;/keyword&gt;&lt;keyword&gt;Benzylisoquinolines/*pharmacology&lt;/keyword&gt;&lt;keyword&gt;Biological Products/pharmacology&lt;/keyword&gt;&lt;keyword&gt;Cancer&lt;/keyword&gt;&lt;keyword&gt;Cepharanthine&lt;/keyword&gt;&lt;keyword&gt;Humans&lt;/keyword&gt;&lt;keyword&gt;Immunologic Factors/*pharmacology&lt;/keyword&gt;&lt;keyword&gt;Inflammation&lt;/keyword&gt;&lt;keyword&gt;Japan&lt;/keyword&gt;&lt;keyword&gt;NF-kappa B/drug effects/*metabolism&lt;/keyword&gt;&lt;keyword&gt;Natural products&lt;/keyword&gt;&lt;keyword&gt;Signal Transduction/drug effects&lt;/keyword&gt;&lt;keyword&gt;Stephania&lt;/keyword&gt;&lt;keyword&gt;Stephania/*chemistry&lt;/keyword&gt;&lt;/keywords&gt;&lt;dates&gt;&lt;year&gt;2019&lt;/year&gt;&lt;/dates&gt;&lt;publisher&gt;Elsevier GmbH.&lt;/publisher&gt;&lt;urls&gt;&lt;related-urls&gt;&lt;url&gt;https://pubmed.ncbi.nlm.nih.gov/31132753&lt;/url&gt;&lt;url&gt;https://www.ncbi.nlm.nih.gov/pmc/articles/PMC7126782/&lt;/url&gt;&lt;/related-urls&gt;&lt;/urls&gt;&lt;electronic-resource-num&gt;10.1016/j.phymed.2019.152956&lt;/electronic-resource-num&gt;&lt;language&gt;eng&lt;/language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EB1F94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7105A5CF" w14:textId="662532CD" w:rsidR="008369C3" w:rsidRPr="00354BA3" w:rsidRDefault="008369C3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Reduces inflammation by AMPK activation</w:t>
            </w:r>
            <w:r w:rsidR="00EA6601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="00EA6601" w:rsidRPr="00354BA3">
              <w:rPr>
                <w:rFonts w:ascii="Arial" w:hAnsi="Arial" w:cs="Arial"/>
                <w:sz w:val="16"/>
                <w:szCs w:val="16"/>
              </w:rPr>
              <w:t>NF-</w:t>
            </w:r>
            <w:proofErr w:type="spellStart"/>
            <w:r w:rsidR="00EA6601" w:rsidRPr="00354BA3">
              <w:rPr>
                <w:rFonts w:ascii="Arial" w:hAnsi="Arial" w:cs="Arial"/>
                <w:sz w:val="16"/>
                <w:szCs w:val="16"/>
              </w:rPr>
              <w:t>κB</w:t>
            </w:r>
            <w:proofErr w:type="spellEnd"/>
            <w:r w:rsidR="00EA6601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EB1F94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hibition </w:t>
            </w:r>
            <w:hyperlink w:anchor="_ENREF_19" w:tooltip="Bailly, 2019 #19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Bailly&lt;/Author&gt;&lt;Year&gt;2019&lt;/Year&gt;&lt;RecNum&gt;19&lt;/RecNum&gt;&lt;DisplayText&gt;&lt;style face="superscript"&gt;19&lt;/style&gt;&lt;/DisplayText&gt;&lt;record&gt;&lt;rec-number&gt;19&lt;/rec-number&gt;&lt;foreign-keys&gt;&lt;key app="EN" db-id="9awd0fsvkxdtrzexxdjx59tpd95stfxrzwzz"&gt;19&lt;/key&gt;&lt;/foreign-keys&gt;&lt;ref-type name="Journal Article"&gt;17&lt;/ref-type&gt;&lt;contributors&gt;&lt;authors&gt;&lt;author&gt;Bailly, Christian&lt;/author&gt;&lt;/authors&gt;&lt;/contributors&gt;&lt;titles&gt;&lt;title&gt;Cepharanthine: An update of its mode of action, pharmacological properties and medical applications&lt;/title&gt;&lt;secondary-title&gt;Phytomedicine&lt;/secondary-title&gt;&lt;/titles&gt;&lt;periodical&gt;&lt;full-title&gt;Phytomedicine&lt;/full-title&gt;&lt;/periodical&gt;&lt;pages&gt;152956-152956&lt;/pages&gt;&lt;volume&gt;62&lt;/volume&gt;&lt;edition&gt;05/10&lt;/edition&gt;&lt;keywords&gt;&lt;keyword&gt;AMP-Activated Protein Kinases/drug effects/metabol&lt;/keyword&gt;&lt;keyword&gt;Alkaloids&lt;/keyword&gt;&lt;keyword&gt;Anti-Infective Agents/*pharmacology&lt;/keyword&gt;&lt;keyword&gt;Anti-Inflammatory Agents/*pharmacology&lt;/keyword&gt;&lt;keyword&gt;Antineoplastic Agents/*pharmacology&lt;/keyword&gt;&lt;keyword&gt;Benzylisoquinolines/*pharmacology&lt;/keyword&gt;&lt;keyword&gt;Biological Products/pharmacology&lt;/keyword&gt;&lt;keyword&gt;Cancer&lt;/keyword&gt;&lt;keyword&gt;Cepharanthine&lt;/keyword&gt;&lt;keyword&gt;Humans&lt;/keyword&gt;&lt;keyword&gt;Immunologic Factors/*pharmacology&lt;/keyword&gt;&lt;keyword&gt;Inflammation&lt;/keyword&gt;&lt;keyword&gt;Japan&lt;/keyword&gt;&lt;keyword&gt;NF-kappa B/drug effects/*metabolism&lt;/keyword&gt;&lt;keyword&gt;Natural products&lt;/keyword&gt;&lt;keyword&gt;Signal Transduction/drug effects&lt;/keyword&gt;&lt;keyword&gt;Stephania&lt;/keyword&gt;&lt;keyword&gt;Stephania/*chemistry&lt;/keyword&gt;&lt;/keywords&gt;&lt;dates&gt;&lt;year&gt;2019&lt;/year&gt;&lt;/dates&gt;&lt;publisher&gt;Elsevier GmbH.&lt;/publisher&gt;&lt;urls&gt;&lt;related-urls&gt;&lt;url&gt;https://pubmed.ncbi.nlm.nih.gov/31132753&lt;/url&gt;&lt;url&gt;https://www.ncbi.nlm.nih.gov/pmc/articles/PMC7126782/&lt;/url&gt;&lt;/related-urls&gt;&lt;/urls&gt;&lt;electronic-resource-num&gt;10.1016/j.phymed.2019.152956&lt;/electronic-resource-num&gt;&lt;language&gt;eng&lt;/language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EB1F94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2E447FCD" w14:textId="5EB12645" w:rsidR="00E83604" w:rsidRPr="00354BA3" w:rsidRDefault="00E83604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hibits </w:t>
            </w:r>
            <w:r w:rsidRPr="00354BA3">
              <w:rPr>
                <w:rFonts w:ascii="Arial" w:hAnsi="Arial" w:cs="Arial"/>
                <w:sz w:val="16"/>
                <w:szCs w:val="16"/>
              </w:rPr>
              <w:t>plasma membrane lipid peroxidation and platelet aggregation</w:t>
            </w:r>
            <w:r w:rsidR="00043B52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20" w:tooltip="Rogosnitzky, 2011 #120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Rogosnitzky&lt;/Author&gt;&lt;Year&gt;2011&lt;/Year&gt;&lt;RecNum&gt;120&lt;/RecNum&gt;&lt;DisplayText&gt;&lt;style face="superscript"&gt;20&lt;/style&gt;&lt;/DisplayText&gt;&lt;record&gt;&lt;rec-number&gt;120&lt;/rec-number&gt;&lt;foreign-keys&gt;&lt;key app="EN" db-id="9awd0fsvkxdtrzexxdjx59tpd95stfxrzwzz"&gt;120&lt;/key&gt;&lt;/foreign-keys&gt;&lt;ref-type name="Journal Article"&gt;17&lt;/ref-type&gt;&lt;contributors&gt;&lt;authors&gt;&lt;author&gt;Rogosnitzky, Moshe&lt;/author&gt;&lt;author&gt;Danks, Rachel&lt;/author&gt;&lt;/authors&gt;&lt;/contributors&gt;&lt;titles&gt;&lt;title&gt;Therapeutic potential of the biscoclaurine alkaloid, cepharanthine, for a range of clinical conditions&lt;/title&gt;&lt;secondary-title&gt;Pharmacological Reports&lt;/secondary-title&gt;&lt;/titles&gt;&lt;periodical&gt;&lt;full-title&gt;Pharmacological Reports&lt;/full-title&gt;&lt;/periodical&gt;&lt;pages&gt;337-347&lt;/pages&gt;&lt;volume&gt;63&lt;/volume&gt;&lt;number&gt;2&lt;/number&gt;&lt;dates&gt;&lt;year&gt;2011&lt;/year&gt;&lt;/dates&gt;&lt;isbn&gt;17341140&lt;/isbn&gt;&lt;urls&gt;&lt;/urls&gt;&lt;electronic-resource-num&gt;10.1016/s1734-1140(11)70500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0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043B52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227A2BF8" w14:textId="3FCBA6F9" w:rsidR="00E83604" w:rsidRPr="00354BA3" w:rsidRDefault="00E83604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Suppresses cytokine production </w:t>
            </w:r>
            <w:hyperlink w:anchor="_ENREF_20" w:tooltip="Rogosnitzky, 2011 #120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Rogosnitzky&lt;/Author&gt;&lt;Year&gt;2011&lt;/Year&gt;&lt;RecNum&gt;120&lt;/RecNum&gt;&lt;DisplayText&gt;&lt;style face="superscript"&gt;20&lt;/style&gt;&lt;/DisplayText&gt;&lt;record&gt;&lt;rec-number&gt;120&lt;/rec-number&gt;&lt;foreign-keys&gt;&lt;key app="EN" db-id="9awd0fsvkxdtrzexxdjx59tpd95stfxrzwzz"&gt;120&lt;/key&gt;&lt;/foreign-keys&gt;&lt;ref-type name="Journal Article"&gt;17&lt;/ref-type&gt;&lt;contributors&gt;&lt;authors&gt;&lt;author&gt;Rogosnitzky, Moshe&lt;/author&gt;&lt;author&gt;Danks, Rachel&lt;/author&gt;&lt;/authors&gt;&lt;/contributors&gt;&lt;titles&gt;&lt;title&gt;Therapeutic potential of the biscoclaurine alkaloid, cepharanthine, for a range of clinical conditions&lt;/title&gt;&lt;secondary-title&gt;Pharmacological Reports&lt;/secondary-title&gt;&lt;/titles&gt;&lt;periodical&gt;&lt;full-title&gt;Pharmacological Reports&lt;/full-title&gt;&lt;/periodical&gt;&lt;pages&gt;337-347&lt;/pages&gt;&lt;volume&gt;63&lt;/volume&gt;&lt;number&gt;2&lt;/number&gt;&lt;dates&gt;&lt;year&gt;2011&lt;/year&gt;&lt;/dates&gt;&lt;isbn&gt;17341140&lt;/isbn&gt;&lt;urls&gt;&lt;/urls&gt;&lt;electronic-resource-num&gt;10.1016/s1734-1140(11)70500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0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043B52"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6D8723CB" w14:textId="4CEF7659" w:rsidR="00EB1F94" w:rsidRPr="00354BA3" w:rsidRDefault="00EB1F94" w:rsidP="00AD507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Used in Japan since the 1950s to treat 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leukopenia, snake bites,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xerostomia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and alopecia</w:t>
            </w:r>
            <w:r w:rsidR="004C3F69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="004C3F69" w:rsidRPr="00354BA3">
              <w:rPr>
                <w:rFonts w:ascii="Arial" w:hAnsi="Arial" w:cs="Arial"/>
                <w:sz w:val="16"/>
                <w:szCs w:val="16"/>
              </w:rPr>
              <w:t>areata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19" w:tooltip="Bailly, 2019 #19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Bailly&lt;/Author&gt;&lt;Year&gt;2019&lt;/Year&gt;&lt;RecNum&gt;19&lt;/RecNum&gt;&lt;DisplayText&gt;&lt;style face="superscript"&gt;19&lt;/style&gt;&lt;/DisplayText&gt;&lt;record&gt;&lt;rec-number&gt;19&lt;/rec-number&gt;&lt;foreign-keys&gt;&lt;key app="EN" db-id="9awd0fsvkxdtrzexxdjx59tpd95stfxrzwzz"&gt;19&lt;/key&gt;&lt;/foreign-keys&gt;&lt;ref-type name="Journal Article"&gt;17&lt;/ref-type&gt;&lt;contributors&gt;&lt;authors&gt;&lt;author&gt;Bailly, Christian&lt;/author&gt;&lt;/authors&gt;&lt;/contributors&gt;&lt;titles&gt;&lt;title&gt;Cepharanthine: An update of its mode of action, pharmacological properties and medical applications&lt;/title&gt;&lt;secondary-title&gt;Phytomedicine&lt;/secondary-title&gt;&lt;/titles&gt;&lt;periodical&gt;&lt;full-title&gt;Phytomedicine&lt;/full-title&gt;&lt;/periodical&gt;&lt;pages&gt;152956-152956&lt;/pages&gt;&lt;volume&gt;62&lt;/volume&gt;&lt;edition&gt;05/10&lt;/edition&gt;&lt;keywords&gt;&lt;keyword&gt;AMP-Activated Protein Kinases/drug effects/metabol&lt;/keyword&gt;&lt;keyword&gt;Alkaloids&lt;/keyword&gt;&lt;keyword&gt;Anti-Infective Agents/*pharmacology&lt;/keyword&gt;&lt;keyword&gt;Anti-Inflammatory Agents/*pharmacology&lt;/keyword&gt;&lt;keyword&gt;Antineoplastic Agents/*pharmacology&lt;/keyword&gt;&lt;keyword&gt;Benzylisoquinolines/*pharmacology&lt;/keyword&gt;&lt;keyword&gt;Biological Products/pharmacology&lt;/keyword&gt;&lt;keyword&gt;Cancer&lt;/keyword&gt;&lt;keyword&gt;Cepharanthine&lt;/keyword&gt;&lt;keyword&gt;Humans&lt;/keyword&gt;&lt;keyword&gt;Immunologic Factors/*pharmacology&lt;/keyword&gt;&lt;keyword&gt;Inflammation&lt;/keyword&gt;&lt;keyword&gt;Japan&lt;/keyword&gt;&lt;keyword&gt;NF-kappa B/drug effects/*metabolism&lt;/keyword&gt;&lt;keyword&gt;Natural products&lt;/keyword&gt;&lt;keyword&gt;Signal Transduction/drug effects&lt;/keyword&gt;&lt;keyword&gt;Stephania&lt;/keyword&gt;&lt;keyword&gt;Stephania/*chemistry&lt;/keyword&gt;&lt;/keywords&gt;&lt;dates&gt;&lt;year&gt;2019&lt;/year&gt;&lt;/dates&gt;&lt;publisher&gt;Elsevier GmbH.&lt;/publisher&gt;&lt;urls&gt;&lt;related-urls&gt;&lt;url&gt;https://pubmed.ncbi.nlm.nih.gov/31132753&lt;/url&gt;&lt;url&gt;https://www.ncbi.nlm.nih.gov/pmc/articles/PMC7126782/&lt;/url&gt;&lt;/related-urls&gt;&lt;/urls&gt;&lt;electronic-resource-num&gt;10.1016/j.phymed.2019.152956&lt;/electronic-resource-num&gt;&lt;language&gt;eng&lt;/language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43F584D0" w14:textId="0D538160" w:rsidR="00EA6601" w:rsidRPr="00354BA3" w:rsidRDefault="00EA6601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Immunoregulatory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, anti-oxidative, -inflammatory, -cancer, -viral and -parasitic properties </w:t>
            </w:r>
            <w:hyperlink w:anchor="_ENREF_19" w:tooltip="Bailly, 2019 #19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Bailly&lt;/Author&gt;&lt;Year&gt;2019&lt;/Year&gt;&lt;RecNum&gt;19&lt;/RecNum&gt;&lt;DisplayText&gt;&lt;style face="superscript"&gt;19&lt;/style&gt;&lt;/DisplayText&gt;&lt;record&gt;&lt;rec-number&gt;19&lt;/rec-number&gt;&lt;foreign-keys&gt;&lt;key app="EN" db-id="9awd0fsvkxdtrzexxdjx59tpd95stfxrzwzz"&gt;19&lt;/key&gt;&lt;/foreign-keys&gt;&lt;ref-type name="Journal Article"&gt;17&lt;/ref-type&gt;&lt;contributors&gt;&lt;authors&gt;&lt;author&gt;Bailly, Christian&lt;/author&gt;&lt;/authors&gt;&lt;/contributors&gt;&lt;titles&gt;&lt;title&gt;Cepharanthine: An update of its mode of action, pharmacological properties and medical applications&lt;/title&gt;&lt;secondary-title&gt;Phytomedicine&lt;/secondary-title&gt;&lt;/titles&gt;&lt;periodical&gt;&lt;full-title&gt;Phytomedicine&lt;/full-title&gt;&lt;/periodical&gt;&lt;pages&gt;152956-152956&lt;/pages&gt;&lt;volume&gt;62&lt;/volume&gt;&lt;edition&gt;05/10&lt;/edition&gt;&lt;keywords&gt;&lt;keyword&gt;AMP-Activated Protein Kinases/drug effects/metabol&lt;/keyword&gt;&lt;keyword&gt;Alkaloids&lt;/keyword&gt;&lt;keyword&gt;Anti-Infective Agents/*pharmacology&lt;/keyword&gt;&lt;keyword&gt;Anti-Inflammatory Agents/*pharmacology&lt;/keyword&gt;&lt;keyword&gt;Antineoplastic Agents/*pharmacology&lt;/keyword&gt;&lt;keyword&gt;Benzylisoquinolines/*pharmacology&lt;/keyword&gt;&lt;keyword&gt;Biological Products/pharmacology&lt;/keyword&gt;&lt;keyword&gt;Cancer&lt;/keyword&gt;&lt;keyword&gt;Cepharanthine&lt;/keyword&gt;&lt;keyword&gt;Humans&lt;/keyword&gt;&lt;keyword&gt;Immunologic Factors/*pharmacology&lt;/keyword&gt;&lt;keyword&gt;Inflammation&lt;/keyword&gt;&lt;keyword&gt;Japan&lt;/keyword&gt;&lt;keyword&gt;NF-kappa B/drug effects/*metabolism&lt;/keyword&gt;&lt;keyword&gt;Natural products&lt;/keyword&gt;&lt;keyword&gt;Signal Transduction/drug effects&lt;/keyword&gt;&lt;keyword&gt;Stephania&lt;/keyword&gt;&lt;keyword&gt;Stephania/*chemistry&lt;/keyword&gt;&lt;/keywords&gt;&lt;dates&gt;&lt;year&gt;2019&lt;/year&gt;&lt;/dates&gt;&lt;publisher&gt;Elsevier GmbH.&lt;/publisher&gt;&lt;urls&gt;&lt;related-urls&gt;&lt;url&gt;https://pubmed.ncbi.nlm.nih.gov/31132753&lt;/url&gt;&lt;url&gt;https://www.ncbi.nlm.nih.gov/pmc/articles/PMC7126782/&lt;/url&gt;&lt;/related-urls&gt;&lt;/urls&gt;&lt;electronic-resource-num&gt;10.1016/j.phymed.2019.152956&lt;/electronic-resource-num&gt;&lt;language&gt;eng&lt;/language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8369C3" w:rsidRPr="00354BA3" w14:paraId="7F10B032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16E64551" w14:textId="766C85E4" w:rsidR="008369C3" w:rsidRPr="00354BA3" w:rsidRDefault="008369C3" w:rsidP="008369C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1AFDF0D2" w14:textId="3C597DD4" w:rsidR="008369C3" w:rsidRPr="00354BA3" w:rsidRDefault="008369C3" w:rsidP="008369C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4008</w:t>
            </w:r>
          </w:p>
        </w:tc>
        <w:tc>
          <w:tcPr>
            <w:tcW w:w="1843" w:type="dxa"/>
            <w:vAlign w:val="center"/>
          </w:tcPr>
          <w:p w14:paraId="1B0C6B34" w14:textId="503D0D8C" w:rsidR="008369C3" w:rsidRPr="00354BA3" w:rsidRDefault="008369C3" w:rsidP="008369C3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Pemirolast</w:t>
            </w:r>
            <w:proofErr w:type="spellEnd"/>
            <w:r w:rsidRPr="00354BA3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potassium</w:t>
            </w:r>
          </w:p>
        </w:tc>
        <w:tc>
          <w:tcPr>
            <w:tcW w:w="5386" w:type="dxa"/>
            <w:vAlign w:val="center"/>
          </w:tcPr>
          <w:p w14:paraId="4679653C" w14:textId="2675D2A3" w:rsidR="008369C3" w:rsidRPr="00354BA3" w:rsidRDefault="008369C3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tabilizes mast cells </w:t>
            </w:r>
            <w:hyperlink w:anchor="_ENREF_21" w:tooltip="Bielory, 2016 #8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Bielory&lt;/Author&gt;&lt;Year&gt;2016&lt;/Year&gt;&lt;RecNum&gt;84&lt;/RecNum&gt;&lt;DisplayText&gt;&lt;style face="superscript"&gt;21&lt;/style&gt;&lt;/DisplayText&gt;&lt;record&gt;&lt;rec-number&gt;84&lt;/rec-number&gt;&lt;foreign-keys&gt;&lt;key app="EN" db-id="9awd0fsvkxdtrzexxdjx59tpd95stfxrzwzz"&gt;84&lt;/key&gt;&lt;/foreign-keys&gt;&lt;ref-type name="Book Section"&gt;5&lt;/ref-type&gt;&lt;contributors&gt;&lt;authors&gt;&lt;author&gt;Bielory, Leonard&lt;/author&gt;&lt;author&gt;Bielory, Brett P.&lt;/author&gt;&lt;author&gt;Wagner, Rudolph S.&lt;/author&gt;&lt;/authors&gt;&lt;secondary-authors&gt;&lt;author&gt;Leung, Donald Y. M.&lt;/author&gt;&lt;author&gt;Szefler, Stanley J.&lt;/author&gt;&lt;author&gt;Bonilla, Francisco A.&lt;/author&gt;&lt;author&gt;Akdis, Cezmi A.&lt;/author&gt;&lt;author&gt;Sampson, Hugh A.&lt;/author&gt;&lt;/secondary-authors&gt;&lt;/contributors&gt;&lt;titles&gt;&lt;title&gt;54 - Allergic and Immunologic Eye Disease&lt;/title&gt;&lt;/titles&gt;&lt;pages&gt;482-497.e3&lt;/pages&gt;&lt;edition&gt;Third Edition&lt;/edition&gt;&lt;dates&gt;&lt;year&gt;2016&lt;/year&gt;&lt;/dates&gt;&lt;pub-location&gt;London&lt;/pub-location&gt;&lt;publisher&gt;Elsevier&lt;/publisher&gt;&lt;isbn&gt;978-0-323-29875-9&lt;/isbn&gt;&lt;urls&gt;&lt;related-urls&gt;&lt;url&gt;http://www.sciencedirect.com/science/article/pii/B9780323298759000549&lt;/url&gt;&lt;/related-urls&gt;&lt;/urls&gt;&lt;electronic-resource-num&gt;https://doi.org/10.1016/B978-0-323-29875-9.00054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3A2D833E" w14:textId="21A52F5C" w:rsidR="008369C3" w:rsidRPr="00354BA3" w:rsidRDefault="008369C3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Prevention and relief of ocular manifestations of allergic conjunctivitis </w:t>
            </w:r>
            <w:hyperlink w:anchor="_ENREF_21" w:tooltip="Bielory, 2016 #8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Bielory&lt;/Author&gt;&lt;Year&gt;2016&lt;/Year&gt;&lt;RecNum&gt;84&lt;/RecNum&gt;&lt;DisplayText&gt;&lt;style face="superscript"&gt;21&lt;/style&gt;&lt;/DisplayText&gt;&lt;record&gt;&lt;rec-number&gt;84&lt;/rec-number&gt;&lt;foreign-keys&gt;&lt;key app="EN" db-id="9awd0fsvkxdtrzexxdjx59tpd95stfxrzwzz"&gt;84&lt;/key&gt;&lt;/foreign-keys&gt;&lt;ref-type name="Book Section"&gt;5&lt;/ref-type&gt;&lt;contributors&gt;&lt;authors&gt;&lt;author&gt;Bielory, Leonard&lt;/author&gt;&lt;author&gt;Bielory, Brett P.&lt;/author&gt;&lt;author&gt;Wagner, Rudolph S.&lt;/author&gt;&lt;/authors&gt;&lt;secondary-authors&gt;&lt;author&gt;Leung, Donald Y. M.&lt;/author&gt;&lt;author&gt;Szefler, Stanley J.&lt;/author&gt;&lt;author&gt;Bonilla, Francisco A.&lt;/author&gt;&lt;author&gt;Akdis, Cezmi A.&lt;/author&gt;&lt;author&gt;Sampson, Hugh A.&lt;/author&gt;&lt;/secondary-authors&gt;&lt;/contributors&gt;&lt;titles&gt;&lt;title&gt;54 - Allergic and Immunologic Eye Disease&lt;/title&gt;&lt;/titles&gt;&lt;pages&gt;482-497.e3&lt;/pages&gt;&lt;edition&gt;Third Edition&lt;/edition&gt;&lt;dates&gt;&lt;year&gt;2016&lt;/year&gt;&lt;/dates&gt;&lt;pub-location&gt;London&lt;/pub-location&gt;&lt;publisher&gt;Elsevier&lt;/publisher&gt;&lt;isbn&gt;978-0-323-29875-9&lt;/isbn&gt;&lt;urls&gt;&lt;related-urls&gt;&lt;url&gt;http://www.sciencedirect.com/science/article/pii/B9780323298759000549&lt;/url&gt;&lt;/related-urls&gt;&lt;/urls&gt;&lt;electronic-resource-num&gt;https://doi.org/10.1016/B978-0-323-29875-9.00054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834B1D" w:rsidRPr="00354BA3" w14:paraId="6DBF34FE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50B9DE21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058B6D43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For enzymatic deficiencies</w:t>
            </w:r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50EB4B93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34B1D" w:rsidRPr="00354BA3" w14:paraId="09FA5075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B60F85F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32253758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4680</w:t>
            </w:r>
          </w:p>
        </w:tc>
        <w:tc>
          <w:tcPr>
            <w:tcW w:w="1843" w:type="dxa"/>
            <w:vAlign w:val="center"/>
          </w:tcPr>
          <w:p w14:paraId="58C8F4D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Protilerin</w:t>
            </w:r>
            <w:proofErr w:type="spellEnd"/>
          </w:p>
        </w:tc>
        <w:tc>
          <w:tcPr>
            <w:tcW w:w="5386" w:type="dxa"/>
            <w:vAlign w:val="center"/>
          </w:tcPr>
          <w:p w14:paraId="3066066B" w14:textId="51C5A2FC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timulates the release of thyroid-stimulating hormone from the anterior pituitary gland</w:t>
            </w:r>
            <w:r w:rsidR="00D337CE"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22" w:tooltip="Pirahanchi, 2020 #146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Pirahanchi&lt;/Author&gt;&lt;Year&gt;2020&lt;/Year&gt;&lt;RecNum&gt;146&lt;/RecNum&gt;&lt;DisplayText&gt;&lt;style face="superscript"&gt;22&lt;/style&gt;&lt;/DisplayText&gt;&lt;record&gt;&lt;rec-number&gt;146&lt;/rec-number&gt;&lt;foreign-keys&gt;&lt;key app="EN" db-id="9awd0fsvkxdtrzexxdjx59tpd95stfxrzwzz"&gt;146&lt;/key&gt;&lt;/foreign-keys&gt;&lt;ref-type name="Web Page"&gt;12&lt;/ref-type&gt;&lt;contributors&gt;&lt;authors&gt;&lt;author&gt;Pirahanchi, Yasaman&lt;/author&gt;&lt;author&gt;Toro, Fadi&lt;/author&gt;&lt;author&gt;Jialal, Ishwarlal&lt;/author&gt;&lt;/authors&gt;&lt;/contributors&gt;&lt;titles&gt;&lt;title&gt;Physiology, Thyroid Stimulating Hormone&lt;/title&gt;&lt;/titles&gt;&lt;dates&gt;&lt;year&gt;2020&lt;/year&gt;&lt;pub-dates&gt;&lt;date&gt;June 28, 2020&lt;/date&gt;&lt;/pub-dates&gt;&lt;/dates&gt;&lt;urls&gt;&lt;related-urls&gt;&lt;url&gt;https://www.ncbi.nlm.nih.gov/books/NBK499850/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2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55110BB0" w14:textId="7016975C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timulation test to diagnose hyperthyroidism </w:t>
            </w:r>
            <w:hyperlink w:anchor="_ENREF_23" w:tooltip="Manolov, 1989 #10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Manolov&lt;/Author&gt;&lt;Year&gt;1989&lt;/Year&gt;&lt;RecNum&gt;104&lt;/RecNum&gt;&lt;DisplayText&gt;&lt;style face="superscript"&gt;23&lt;/style&gt;&lt;/DisplayText&gt;&lt;record&gt;&lt;rec-number&gt;104&lt;/rec-number&gt;&lt;foreign-keys&gt;&lt;key app="EN" db-id="9awd0fsvkxdtrzexxdjx59tpd95stfxrzwzz"&gt;104&lt;/key&gt;&lt;/foreign-keys&gt;&lt;ref-type name="Journal Article"&gt;17&lt;/ref-type&gt;&lt;contributors&gt;&lt;authors&gt;&lt;author&gt;Manolov, D.&lt;/author&gt;&lt;author&gt;Zakharieva, B.&lt;/author&gt;&lt;author&gt;Lazarov, G.&lt;/author&gt;&lt;author&gt;Manov, A.&lt;/author&gt;&lt;author&gt;Vŭrbanov, V.&lt;/author&gt;&lt;/authors&gt;&lt;/contributors&gt;&lt;titles&gt;&lt;title&gt;The TRH test using the Bulgarian preparation Protilerin in the diagnosis of hyperthyroidism&lt;/title&gt;&lt;secondary-title&gt;Vutreshni bolesti&lt;/secondary-title&gt;&lt;/titles&gt;&lt;periodical&gt;&lt;full-title&gt;Vutreshni bolesti&lt;/full-title&gt;&lt;/periodical&gt;&lt;pages&gt;30-33&lt;/pages&gt;&lt;volume&gt;28&lt;/volume&gt;&lt;number&gt;5&lt;/number&gt;&lt;keywords&gt;&lt;keyword&gt;Adult&lt;/keyword&gt;&lt;keyword&gt;Drug Evaluation&lt;/keyword&gt;&lt;keyword&gt;Euthyroid Sick Syndromes&lt;/keyword&gt;&lt;keyword&gt;Eye Diseases&lt;/keyword&gt;&lt;keyword&gt;Female&lt;/keyword&gt;&lt;keyword&gt;Graves Disease&lt;/keyword&gt;&lt;keyword&gt;Humans&lt;/keyword&gt;&lt;keyword&gt;Hyperthyroidism&lt;/keyword&gt;&lt;keyword&gt;Male&lt;/keyword&gt;&lt;keyword&gt;Thyrotropin-Releasing Hormone&lt;/keyword&gt;&lt;keyword&gt;diagnosis&lt;/keyword&gt;&lt;/keywords&gt;&lt;dates&gt;&lt;year&gt;1989&lt;/year&gt;&lt;/dates&gt;&lt;urls&gt;&lt;/urls&gt;&lt;language&gt;bul&lt;/language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834B1D" w:rsidRPr="00354BA3" w14:paraId="7464747C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2ED531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color w:val="FF0000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4599C192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T4425</w:t>
            </w:r>
          </w:p>
        </w:tc>
        <w:tc>
          <w:tcPr>
            <w:tcW w:w="1843" w:type="dxa"/>
            <w:vAlign w:val="center"/>
          </w:tcPr>
          <w:p w14:paraId="36A3CF90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Tetrahydrobiopterin</w:t>
            </w:r>
            <w:proofErr w:type="spellEnd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dihydrochloride</w:t>
            </w:r>
            <w:proofErr w:type="spellEnd"/>
          </w:p>
        </w:tc>
        <w:tc>
          <w:tcPr>
            <w:tcW w:w="5386" w:type="dxa"/>
            <w:vAlign w:val="center"/>
          </w:tcPr>
          <w:p w14:paraId="455E92C4" w14:textId="56BB04B9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Essential cofactor required for the synthesis of several neurotransmitters </w:t>
            </w:r>
            <w:hyperlink w:anchor="_ENREF_24" w:tooltip="Bhagavan, 2015 #114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Bhagavan&lt;/Author&gt;&lt;Year&gt;2015&lt;/Year&gt;&lt;RecNum&gt;114&lt;/RecNum&gt;&lt;DisplayText&gt;&lt;style face="superscript"&gt;24&lt;/style&gt;&lt;/DisplayText&gt;&lt;record&gt;&lt;rec-number&gt;114&lt;/rec-number&gt;&lt;foreign-keys&gt;&lt;key app="EN" db-id="9awd0fsvkxdtrzexxdjx59tpd95stfxrzwzz"&gt;114&lt;/key&gt;&lt;/foreign-keys&gt;&lt;ref-type name="Book Section"&gt;5&lt;/ref-type&gt;&lt;contributors&gt;&lt;authors&gt;&lt;author&gt;Bhagavan, N. V.&lt;/author&gt;&lt;author&gt;Ha, Chung-Eun&lt;/author&gt;&lt;/authors&gt;&lt;secondary-authors&gt;&lt;author&gt;Bhagavan, N. V.&lt;/author&gt;&lt;author&gt;Ha, Chung-Eun&lt;/author&gt;&lt;/secondary-authors&gt;&lt;/contributors&gt;&lt;titles&gt;&lt;title&gt;Chapter 15 - Protein and Amino Acid Metabolism&lt;/title&gt;&lt;secondary-title&gt;Essentials of Medical Biochemistry&lt;/secondary-title&gt;&lt;/titles&gt;&lt;pages&gt;227-268&lt;/pages&gt;&lt;edition&gt;Second Edition&lt;/edition&gt;&lt;keywords&gt;&lt;keyword&gt;protein malnutrition&lt;/keyword&gt;&lt;keyword&gt;Kwashiorkor&lt;/keyword&gt;&lt;keyword&gt;marasmus&lt;/keyword&gt;&lt;keyword&gt;serum protein analysis&lt;/keyword&gt;&lt;keyword&gt;multiple myeloma&lt;/keyword&gt;&lt;keyword&gt;light chain disease&lt;/keyword&gt;&lt;keyword&gt;essential amino acids&lt;/keyword&gt;&lt;keyword&gt;hyperammonemia&lt;/keyword&gt;&lt;keyword&gt;creatinine and kidney function&lt;/keyword&gt;&lt;keyword&gt;homocysteinemia&lt;/keyword&gt;&lt;keyword&gt;hyperphenylalaninemia&lt;/keyword&gt;&lt;keyword&gt;biopterin deficiency&lt;/keyword&gt;&lt;keyword&gt;serotonin&lt;/keyword&gt;&lt;/keywords&gt;&lt;dates&gt;&lt;year&gt;2015&lt;/year&gt;&lt;pub-dates&gt;&lt;date&gt;2015/01/01/&lt;/date&gt;&lt;/pub-dates&gt;&lt;/dates&gt;&lt;pub-location&gt;San Diego&lt;/pub-location&gt;&lt;publisher&gt;Academic Press&lt;/publisher&gt;&lt;isbn&gt;978-0-12-416687-5&lt;/isbn&gt;&lt;urls&gt;&lt;related-urls&gt;&lt;url&gt;https://www.sciencedirect.com/science/article/pii/B9780124166875000154&lt;/url&gt;&lt;/related-urls&gt;&lt;/urls&gt;&lt;electronic-resource-num&gt;https://doi.org/10.1016/B978-0-12-416687-5.00015-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4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58313FAB" w14:textId="114E34F1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 w:line="259" w:lineRule="auto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Cs/>
                <w:sz w:val="16"/>
                <w:szCs w:val="16"/>
                <w:lang w:val="en-US"/>
              </w:rPr>
              <w:t>Tetrahydrobiopteri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deficiency (phenylketonuria) </w:t>
            </w:r>
            <w:hyperlink w:anchor="_ENREF_25" w:tooltip="Muntau, 2019 #5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Muntau&lt;/Author&gt;&lt;Year&gt;2019&lt;/Year&gt;&lt;RecNum&gt;51&lt;/RecNum&gt;&lt;DisplayText&gt;&lt;style face="superscript"&gt;25&lt;/style&gt;&lt;/DisplayText&gt;&lt;record&gt;&lt;rec-number&gt;51&lt;/rec-number&gt;&lt;foreign-keys&gt;&lt;key app="EN" db-id="9awd0fsvkxdtrzexxdjx59tpd95stfxrzwzz"&gt;51&lt;/key&gt;&lt;/foreign-keys&gt;&lt;ref-type name="Journal Article"&gt;17&lt;/ref-type&gt;&lt;contributors&gt;&lt;authors&gt;&lt;author&gt;Muntau, Ania C.&lt;/author&gt;&lt;author&gt;Adams, Darius J.&lt;/author&gt;&lt;author&gt;Bélanger-Quintana, Amaya&lt;/author&gt;&lt;author&gt;Bushueva, Tatiana V.&lt;/author&gt;&lt;author&gt;Cerone, Roberto&lt;/author&gt;&lt;author&gt;Chien, Yin-Hsiu&lt;/author&gt;&lt;author&gt;Chiesa, Ana&lt;/author&gt;&lt;author&gt;Coşkun, Turgay&lt;/author&gt;&lt;author&gt;de las Heras, Javier&lt;/author&gt;&lt;author&gt;Feillet, François&lt;/author&gt;&lt;author&gt;Katz, Rachel&lt;/author&gt;&lt;author&gt;Lagler, Florian&lt;/author&gt;&lt;author&gt;Piazzon, Flavia&lt;/author&gt;&lt;author&gt;Rohr, Fran&lt;/author&gt;&lt;author&gt;van Spronsen, Francjan J.&lt;/author&gt;&lt;author&gt;Vargas, Paula&lt;/author&gt;&lt;author&gt;Wilcox, Gisela&lt;/author&gt;&lt;author&gt;Bhattacharya, Kaustuv&lt;/author&gt;&lt;/authors&gt;&lt;/contributors&gt;&lt;titles&gt;&lt;title&gt;International best practice for the evaluation of responsiveness to sapropterin dihydrochloride in patients with phenylketonuria&lt;/title&gt;&lt;secondary-title&gt;Molecular Genetics and Metabolism&lt;/secondary-title&gt;&lt;/titles&gt;&lt;periodical&gt;&lt;full-title&gt;Molecular Genetics and Metabolism&lt;/full-title&gt;&lt;/periodical&gt;&lt;pages&gt;1-11&lt;/pages&gt;&lt;volume&gt;127&lt;/volume&gt;&lt;number&gt;1&lt;/number&gt;&lt;dates&gt;&lt;year&gt;2019&lt;/year&gt;&lt;/dates&gt;&lt;urls&gt;&lt;related-urls&gt;&lt;url&gt;https://linkinghub.elsevier.com/retrieve/pii/S109671921930037X&lt;/url&gt;&lt;/related-urls&gt;&lt;/urls&gt;&lt;electronic-resource-num&gt;10.1016/j.ymgme.2019.04.00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834B1D" w:rsidRPr="00354BA3" w14:paraId="52B35766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4CD5B26E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D2B09B1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Blood regulation</w:t>
            </w:r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371F9C13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34B1D" w:rsidRPr="00354BA3" w14:paraId="78D841F1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452CBD5F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6069ACC4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5084</w:t>
            </w:r>
          </w:p>
        </w:tc>
        <w:tc>
          <w:tcPr>
            <w:tcW w:w="1843" w:type="dxa"/>
            <w:vAlign w:val="center"/>
          </w:tcPr>
          <w:p w14:paraId="5115D170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Carbazochrome</w:t>
            </w:r>
            <w:proofErr w:type="spellEnd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sodium </w:t>
            </w: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sulfonate</w:t>
            </w:r>
            <w:proofErr w:type="spellEnd"/>
          </w:p>
        </w:tc>
        <w:tc>
          <w:tcPr>
            <w:tcW w:w="5386" w:type="dxa"/>
            <w:vAlign w:val="center"/>
          </w:tcPr>
          <w:p w14:paraId="4D10A7A7" w14:textId="0B69CD40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Reduces capillary permeability </w:t>
            </w:r>
            <w:hyperlink w:anchor="_ENREF_26" w:tooltip="Oh-oka, 2014 #1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Oh-oka&lt;/Author&gt;&lt;Year&gt;2014&lt;/Year&gt;&lt;RecNum&gt;11&lt;/RecNum&gt;&lt;DisplayText&gt;&lt;style face="superscript"&gt;26&lt;/style&gt;&lt;/DisplayText&gt;&lt;record&gt;&lt;rec-number&gt;11&lt;/rec-number&gt;&lt;foreign-keys&gt;&lt;key app="EN" db-id="9awd0fsvkxdtrzexxdjx59tpd95stfxrzwzz"&gt;11&lt;/key&gt;&lt;/foreign-keys&gt;&lt;ref-type name="Journal Article"&gt;17&lt;/ref-type&gt;&lt;contributors&gt;&lt;authors&gt;&lt;author&gt;Oh-oka, Hitoshi&lt;/author&gt;&lt;author&gt;Yamada, Tetsuo&lt;/author&gt;&lt;author&gt;Noto, Hiromitsu&lt;/author&gt;&lt;author&gt;Umeyama, Tomokazu&lt;/author&gt;&lt;author&gt;Kadekawa, Katsumi&lt;/author&gt;&lt;author&gt;Ashitomi, Katsuhiro&lt;/author&gt;&lt;author&gt;Nishijima, Saori&lt;/author&gt;&lt;author&gt;Sugaya, Kimio&lt;/author&gt;&lt;/authors&gt;&lt;/contributors&gt;&lt;titles&gt;&lt;title&gt;Effect of carbazochrome sodium sulfonate on refractory chronic prostatitis&lt;/title&gt;&lt;secondary-title&gt;International Journal of Urology&lt;/secondary-title&gt;&lt;/titles&gt;&lt;periodical&gt;&lt;full-title&gt;International Journal of Urology&lt;/full-title&gt;&lt;/periodical&gt;&lt;pages&gt;1162-1166&lt;/pages&gt;&lt;volume&gt;21&lt;/volume&gt;&lt;number&gt;11&lt;/number&gt;&lt;dates&gt;&lt;year&gt;2014&lt;/year&gt;&lt;/dates&gt;&lt;urls&gt;&lt;related-urls&gt;&lt;url&gt;http://doi.wiley.com/10.1111/iju.12533&lt;/url&gt;&lt;/related-urls&gt;&lt;/urls&gt;&lt;electronic-resource-num&gt;10.1111/iju.125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26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. </w:t>
            </w:r>
          </w:p>
          <w:p w14:paraId="12FC9613" w14:textId="28F294B3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H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emostat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agent that promotes clotting </w:t>
            </w:r>
            <w:hyperlink w:anchor="_ENREF_27" w:tooltip="DrugBank,  #123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23&lt;/RecNum&gt;&lt;DisplayText&gt;&lt;style face="superscript"&gt;27&lt;/style&gt;&lt;/DisplayText&gt;&lt;record&gt;&lt;rec-number&gt;123&lt;/rec-number&gt;&lt;foreign-keys&gt;&lt;key app="EN" db-id="9awd0fsvkxdtrzexxdjx59tpd95stfxrzwzz"&gt;123&lt;/key&gt;&lt;/foreign-keys&gt;&lt;ref-type name="Web Page"&gt;12&lt;/ref-type&gt;&lt;contributors&gt;&lt;authors&gt;&lt;author&gt;DrugBank&lt;/author&gt;&lt;/authors&gt;&lt;/contributors&gt;&lt;titles&gt;&lt;title&gt;Carbazochrome&lt;/title&gt;&lt;/titles&gt;&lt;dates&gt;&lt;/dates&gt;&lt;urls&gt;&lt;related-urls&gt;&lt;url&gt;https://go.drugbank.com/drugs/DB09012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7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7F1619A9" w14:textId="1571F17F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ain relief in refractory chronic prostatitis </w:t>
            </w:r>
            <w:hyperlink w:anchor="_ENREF_26" w:tooltip="Oh-oka, 2014 #1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Oh-oka&lt;/Author&gt;&lt;Year&gt;2014&lt;/Year&gt;&lt;RecNum&gt;11&lt;/RecNum&gt;&lt;DisplayText&gt;&lt;style face="superscript"&gt;26&lt;/style&gt;&lt;/DisplayText&gt;&lt;record&gt;&lt;rec-number&gt;11&lt;/rec-number&gt;&lt;foreign-keys&gt;&lt;key app="EN" db-id="9awd0fsvkxdtrzexxdjx59tpd95stfxrzwzz"&gt;11&lt;/key&gt;&lt;/foreign-keys&gt;&lt;ref-type name="Journal Article"&gt;17&lt;/ref-type&gt;&lt;contributors&gt;&lt;authors&gt;&lt;author&gt;Oh-oka, Hitoshi&lt;/author&gt;&lt;author&gt;Yamada, Tetsuo&lt;/author&gt;&lt;author&gt;Noto, Hiromitsu&lt;/author&gt;&lt;author&gt;Umeyama, Tomokazu&lt;/author&gt;&lt;author&gt;Kadekawa, Katsumi&lt;/author&gt;&lt;author&gt;Ashitomi, Katsuhiro&lt;/author&gt;&lt;author&gt;Nishijima, Saori&lt;/author&gt;&lt;author&gt;Sugaya, Kimio&lt;/author&gt;&lt;/authors&gt;&lt;/contributors&gt;&lt;titles&gt;&lt;title&gt;Effect of carbazochrome sodium sulfonate on refractory chronic prostatitis&lt;/title&gt;&lt;secondary-title&gt;International Journal of Urology&lt;/secondary-title&gt;&lt;/titles&gt;&lt;periodical&gt;&lt;full-title&gt;International Journal of Urology&lt;/full-title&gt;&lt;/periodical&gt;&lt;pages&gt;1162-1166&lt;/pages&gt;&lt;volume&gt;21&lt;/volume&gt;&lt;number&gt;11&lt;/number&gt;&lt;dates&gt;&lt;year&gt;2014&lt;/year&gt;&lt;/dates&gt;&lt;urls&gt;&lt;related-urls&gt;&lt;url&gt;http://doi.wiley.com/10.1111/iju.12533&lt;/url&gt;&lt;/related-urls&gt;&lt;/urls&gt;&lt;electronic-resource-num&gt;10.1111/iju.125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26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0DE36288" w14:textId="06E24968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In combination with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tranexam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acid for the reduction of perioperative blood loss and inflammatory response </w:t>
            </w:r>
            <w:hyperlink w:anchor="_ENREF_28" w:tooltip="Luo, 2020 #1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Luo&lt;/Author&gt;&lt;Year&gt;2020&lt;/Year&gt;&lt;RecNum&gt;12&lt;/RecNum&gt;&lt;DisplayText&gt;&lt;style face="superscript"&gt;28&lt;/style&gt;&lt;/DisplayText&gt;&lt;record&gt;&lt;rec-number&gt;12&lt;/rec-number&gt;&lt;foreign-keys&gt;&lt;key app="EN" db-id="9awd0fsvkxdtrzexxdjx59tpd95stfxrzwzz"&gt;12&lt;/key&gt;&lt;/foreign-keys&gt;&lt;ref-type name="Journal Article"&gt;17&lt;/ref-type&gt;&lt;contributors&gt;&lt;authors&gt;&lt;author&gt;Luo, Yue&lt;/author&gt;&lt;author&gt;Zhao, Xin&lt;/author&gt;&lt;author&gt;Releken, Yeersheng&lt;/author&gt;&lt;author&gt;Yang, Zhouyuan&lt;/author&gt;&lt;author&gt;Pei, FuXing&lt;/author&gt;&lt;author&gt;Kang, Pengde&lt;/author&gt;&lt;/authors&gt;&lt;/contributors&gt;&lt;titles&gt;&lt;title&gt;Hemostatic and Anti-Inflammatory Effects of Carbazochrome Sodium Sulfonate in Patients Undergoing Total Knee Arthroplasty: A Randomized Controlled Trial&lt;/title&gt;&lt;secondary-title&gt;The Journal of Arthroplasty&lt;/secondary-title&gt;&lt;/titles&gt;&lt;periodical&gt;&lt;full-title&gt;The Journal of Arthroplasty&lt;/full-title&gt;&lt;/periodical&gt;&lt;pages&gt;61-68&lt;/pages&gt;&lt;volume&gt;35&lt;/volume&gt;&lt;number&gt;1&lt;/number&gt;&lt;dates&gt;&lt;year&gt;2020&lt;/year&gt;&lt;/dates&gt;&lt;urls&gt;&lt;related-urls&gt;&lt;url&gt;https://linkinghub.elsevier.com/retrieve/pii/S0883540319307296&lt;/url&gt;&lt;/related-urls&gt;&lt;/urls&gt;&lt;electronic-resource-num&gt;10.1016/j.arth.2019.07.04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2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6747B1E1" w14:textId="3EFABB82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 combination with vitamin C, vitamin E and lysozyme for the reduction of gingival inflammation in chronic periodontitis </w:t>
            </w:r>
            <w:hyperlink w:anchor="_ENREF_29" w:tooltip="Hong, 2019 #13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Hong&lt;/Author&gt;&lt;Year&gt;2019&lt;/Year&gt;&lt;RecNum&gt;13&lt;/RecNum&gt;&lt;DisplayText&gt;&lt;style face="superscript"&gt;29&lt;/style&gt;&lt;/DisplayText&gt;&lt;record&gt;&lt;rec-number&gt;13&lt;/rec-number&gt;&lt;foreign-keys&gt;&lt;key app="EN" db-id="9awd0fsvkxdtrzexxdjx59tpd95stfxrzwzz"&gt;13&lt;/key&gt;&lt;/foreign-keys&gt;&lt;ref-type name="Journal Article"&gt;17&lt;/ref-type&gt;&lt;contributors&gt;&lt;authors&gt;&lt;author&gt;Hong, Ji-Youn&lt;/author&gt;&lt;author&gt;Lee, Jung-Seok&lt;/author&gt;&lt;author&gt;Choi, Seong-Ho&lt;/author&gt;&lt;author&gt;Shin, Hyun-Seung&lt;/author&gt;&lt;author&gt;Park, Jung-Chul&lt;/author&gt;&lt;author&gt;Shin, Seung-Il&lt;/author&gt;&lt;author&gt;Chung, Jong-Hyuk&lt;/author&gt;&lt;/authors&gt;&lt;/contributors&gt;&lt;titles&gt;&lt;title&gt;A randomized, double-blind, placebo-controlled multicenter study for evaluating the effects of fixed-dose combinations of vitamin C, vitamin E, lysozyme, and carbazochrome on gingival inflammation in chronic periodontitis patients&lt;/title&gt;&lt;secondary-title&gt;BMC Oral Health&lt;/secondary-title&gt;&lt;/titles&gt;&lt;periodical&gt;&lt;full-title&gt;BMC Oral Health&lt;/full-title&gt;&lt;/periodical&gt;&lt;volume&gt;19&lt;/volume&gt;&lt;number&gt;40&lt;/number&gt;&lt;dates&gt;&lt;year&gt;2019&lt;/year&gt;&lt;/dates&gt;&lt;urls&gt;&lt;related-urls&gt;&lt;url&gt;https://bmcoralhealth.biomedcentral.com/articles/10.1186/s12903-019-0728-2&lt;/url&gt;&lt;/related-urls&gt;&lt;/urls&gt;&lt;electronic-resource-num&gt;10.1186/s12903-019-0728-2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2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447FE09A" w14:textId="0B63714C" w:rsidR="00834B1D" w:rsidRPr="00354BA3" w:rsidRDefault="003F1AF1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 combination with p</w:t>
            </w:r>
            <w:r w:rsidR="00834B1D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rocaine results in better efficacy and less adverse effects in treating moderate to massive hemoptysis than vasopressin </w:t>
            </w:r>
            <w:hyperlink w:anchor="_ENREF_30" w:tooltip="Ren, 2011 #3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Ren&lt;/Author&gt;&lt;Year&gt;2011&lt;/Year&gt;&lt;RecNum&gt;30&lt;/RecNum&gt;&lt;DisplayText&gt;&lt;style face="superscript"&gt;30&lt;/style&gt;&lt;/DisplayText&gt;&lt;record&gt;&lt;rec-number&gt;30&lt;/rec-number&gt;&lt;foreign-keys&gt;&lt;key app="EN" db-id="9awd0fsvkxdtrzexxdjx59tpd95stfxrzwzz"&gt;30&lt;/key&gt;&lt;/foreign-keys&gt;&lt;ref-type name="Journal Article"&gt;17&lt;/ref-type&gt;&lt;contributors&gt;&lt;authors&gt;&lt;author&gt;Ren, C. S.&lt;/author&gt;&lt;author&gt;Du, Y. P.&lt;/author&gt;&lt;author&gt;Yu, X. Y.&lt;/author&gt;&lt;/authors&gt;&lt;/contributors&gt;&lt;titles&gt;&lt;title&gt;The effect of Procaine combined with Carbazochrome on moderate to massive hemoptysis due to tuberculosis&lt;/title&gt;&lt;secondary-title&gt;Med. J. West China&lt;/secondary-title&gt;&lt;/titles&gt;&lt;periodical&gt;&lt;full-title&gt;Med. J. West China&lt;/full-title&gt;&lt;/periodical&gt;&lt;pages&gt;1045-1046&lt;/pages&gt;&lt;volume&gt;23&lt;/volume&gt;&lt;dates&gt;&lt;year&gt;2011&lt;/year&gt;&lt;/dates&gt;&lt;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="00834B1D"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484073C7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1B66BE21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MedChemExpress</w:t>
            </w:r>
            <w:proofErr w:type="spellEnd"/>
          </w:p>
        </w:tc>
        <w:tc>
          <w:tcPr>
            <w:tcW w:w="992" w:type="dxa"/>
            <w:vAlign w:val="center"/>
          </w:tcPr>
          <w:p w14:paraId="4F98A9F7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HY-B0799</w:t>
            </w:r>
          </w:p>
        </w:tc>
        <w:tc>
          <w:tcPr>
            <w:tcW w:w="1843" w:type="dxa"/>
            <w:vAlign w:val="center"/>
          </w:tcPr>
          <w:p w14:paraId="2EBD487D" w14:textId="5B413411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Ergoloid</w:t>
            </w:r>
            <w:proofErr w:type="spellEnd"/>
            <w:r w:rsidR="00AD37EF"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</w:t>
            </w:r>
            <w:proofErr w:type="spellStart"/>
            <w:r w:rsidR="00AD37EF"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mesylates</w:t>
            </w:r>
            <w:proofErr w:type="spellEnd"/>
          </w:p>
        </w:tc>
        <w:tc>
          <w:tcPr>
            <w:tcW w:w="5386" w:type="dxa"/>
            <w:vAlign w:val="center"/>
          </w:tcPr>
          <w:p w14:paraId="2E92C27F" w14:textId="1A0A0A3C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Binds with high affinity to the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γ-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minobutyr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cid (GABA)</w:t>
            </w:r>
            <w:r w:rsidRPr="00354BA3">
              <w:rPr>
                <w:rFonts w:ascii="Arial" w:hAnsi="Arial" w:cs="Arial"/>
                <w:sz w:val="16"/>
                <w:szCs w:val="16"/>
                <w:vertAlign w:val="subscript"/>
              </w:rPr>
              <w:t>A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receptor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C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vertAlign w:val="superscript"/>
              </w:rPr>
              <w:t>-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channel, producing an allosteric interaction with the benzodiazepine site </w:t>
            </w:r>
            <w:hyperlink w:anchor="_ENREF_31" w:tooltip="MedChemExpress,  #124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MedChemExpress&lt;/Author&gt;&lt;RecNum&gt;124&lt;/RecNum&gt;&lt;DisplayText&gt;&lt;style face="superscript"&gt;31&lt;/style&gt;&lt;/DisplayText&gt;&lt;record&gt;&lt;rec-number&gt;124&lt;/rec-number&gt;&lt;foreign-keys&gt;&lt;key app="EN" db-id="9awd0fsvkxdtrzexxdjx59tpd95stfxrzwzz"&gt;124&lt;/key&gt;&lt;/foreign-keys&gt;&lt;ref-type name="Web Page"&gt;12&lt;/ref-type&gt;&lt;contributors&gt;&lt;authors&gt;&lt;author&gt;MedChemExpress&lt;/author&gt;&lt;/authors&gt;&lt;/contributors&gt;&lt;titles&gt;&lt;title&gt;Dihydroergotoxine mesylate&lt;/title&gt;&lt;/titles&gt;&lt;dates&gt;&lt;/dates&gt;&lt;urls&gt;&lt;related-urls&gt;&lt;url&gt;https://www.medchemexpress.com/Dihydroergotoxine_mesylate.html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31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4F3C48DE" w14:textId="0496FBA7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Dihydrogenati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eliminates vasoconstrictor effects of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ergotoxin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and enhances its </w:t>
            </w:r>
            <w:r w:rsidR="009A59CC" w:rsidRPr="00354BA3">
              <w:rPr>
                <w:rFonts w:ascii="Arial" w:hAnsi="Arial" w:cs="Arial"/>
                <w:sz w:val="16"/>
                <w:szCs w:val="16"/>
              </w:rPr>
              <w:t>α</w:t>
            </w:r>
            <w:r w:rsidRPr="00354BA3">
              <w:rPr>
                <w:rFonts w:ascii="Arial" w:hAnsi="Arial" w:cs="Arial"/>
                <w:sz w:val="16"/>
                <w:szCs w:val="16"/>
              </w:rPr>
              <w:t>-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adrenoreceptor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and 5-hydroxytryptamine (serotonin) receptor antagonist properties </w:t>
            </w:r>
            <w:hyperlink w:anchor="_ENREF_32" w:tooltip=", 2016 #126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 ExcludeAuth="1"&gt;&lt;Year&gt;2016&lt;/Year&gt;&lt;RecNum&gt;126&lt;/RecNum&gt;&lt;DisplayText&gt;&lt;style face="superscript"&gt;32&lt;/style&gt;&lt;/DisplayText&gt;&lt;record&gt;&lt;rec-number&gt;126&lt;/rec-number&gt;&lt;foreign-keys&gt;&lt;key app="EN" db-id="9awd0fsvkxdtrzexxdjx59tpd95stfxrzwzz"&gt;126&lt;/key&gt;&lt;/foreign-keys&gt;&lt;ref-type name="Book Section"&gt;5&lt;/ref-type&gt;&lt;contributors&gt;&lt;secondary-authors&gt;&lt;author&gt;Aronson, J. K.&lt;/author&gt;&lt;/secondary-authors&gt;&lt;/contributors&gt;&lt;titles&gt;&lt;title&gt;Ergot derivatives&lt;/title&gt;&lt;secondary-title&gt;Meyler&amp;apos;s Side Effects of Drugs&lt;/secondary-title&gt;&lt;/titles&gt;&lt;pages&gt;86-92&lt;/pages&gt;&lt;edition&gt;Sixteenth Edition&lt;/edition&gt;&lt;dates&gt;&lt;year&gt;2016&lt;/year&gt;&lt;pub-dates&gt;&lt;date&gt;2016/01/01/&lt;/date&gt;&lt;/pub-dates&gt;&lt;/dates&gt;&lt;pub-location&gt;Oxford&lt;/pub-location&gt;&lt;publisher&gt;Elsevier&lt;/publisher&gt;&lt;isbn&gt;978-0-444-53716-4&lt;/isbn&gt;&lt;urls&gt;&lt;related-urls&gt;&lt;url&gt;https://www.sciencedirect.com/science/article/pii/B978044453717100696X&lt;/url&gt;&lt;/related-urls&gt;&lt;/urls&gt;&lt;electronic-resource-num&gt;https://doi.org/10.1016/B978-0-444-53717-1.00696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2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  <w:r w:rsidR="00442FAA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               </w:t>
            </w:r>
          </w:p>
          <w:p w14:paraId="56C45878" w14:textId="7A831A7A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Inhibits brain-specific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phosphodiesterase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</w:t>
            </w:r>
            <w:hyperlink w:anchor="_ENREF_32" w:tooltip=", 2016 #126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 ExcludeAuth="1"&gt;&lt;Year&gt;2016&lt;/Year&gt;&lt;RecNum&gt;126&lt;/RecNum&gt;&lt;DisplayText&gt;&lt;style face="superscript"&gt;32&lt;/style&gt;&lt;/DisplayText&gt;&lt;record&gt;&lt;rec-number&gt;126&lt;/rec-number&gt;&lt;foreign-keys&gt;&lt;key app="EN" db-id="9awd0fsvkxdtrzexxdjx59tpd95stfxrzwzz"&gt;126&lt;/key&gt;&lt;/foreign-keys&gt;&lt;ref-type name="Book Section"&gt;5&lt;/ref-type&gt;&lt;contributors&gt;&lt;secondary-authors&gt;&lt;author&gt;Aronson, J. K.&lt;/author&gt;&lt;/secondary-authors&gt;&lt;/contributors&gt;&lt;titles&gt;&lt;title&gt;Ergot derivatives&lt;/title&gt;&lt;secondary-title&gt;Meyler&amp;apos;s Side Effects of Drugs&lt;/secondary-title&gt;&lt;/titles&gt;&lt;pages&gt;86-92&lt;/pages&gt;&lt;edition&gt;Sixteenth Edition&lt;/edition&gt;&lt;dates&gt;&lt;year&gt;2016&lt;/year&gt;&lt;pub-dates&gt;&lt;date&gt;2016/01/01/&lt;/date&gt;&lt;/pub-dates&gt;&lt;/dates&gt;&lt;pub-location&gt;Oxford&lt;/pub-location&gt;&lt;publisher&gt;Elsevier&lt;/publisher&gt;&lt;isbn&gt;978-0-444-53716-4&lt;/isbn&gt;&lt;urls&gt;&lt;related-urls&gt;&lt;url&gt;https://www.sciencedirect.com/science/article/pii/B978044453717100696X&lt;/url&gt;&lt;/related-urls&gt;&lt;/urls&gt;&lt;electronic-resource-num&gt;https://doi.org/10.1016/B978-0-444-53717-1.00696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2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4582DC0B" w14:textId="4C273CAD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upposed therapeutic effects in depression, confusion, lack of self-care in the elderly, and erectile dysfunction </w:t>
            </w:r>
            <w:hyperlink w:anchor="_ENREF_32" w:tooltip=", 2016 #126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 ExcludeAuth="1"&gt;&lt;Year&gt;2016&lt;/Year&gt;&lt;RecNum&gt;126&lt;/RecNum&gt;&lt;DisplayText&gt;&lt;style face="superscript"&gt;32&lt;/style&gt;&lt;/DisplayText&gt;&lt;record&gt;&lt;rec-number&gt;126&lt;/rec-number&gt;&lt;foreign-keys&gt;&lt;key app="EN" db-id="9awd0fsvkxdtrzexxdjx59tpd95stfxrzwzz"&gt;126&lt;/key&gt;&lt;/foreign-keys&gt;&lt;ref-type name="Book Section"&gt;5&lt;/ref-type&gt;&lt;contributors&gt;&lt;secondary-authors&gt;&lt;author&gt;Aronson, J. K.&lt;/author&gt;&lt;/secondary-authors&gt;&lt;/contributors&gt;&lt;titles&gt;&lt;title&gt;Ergot derivatives&lt;/title&gt;&lt;secondary-title&gt;Meyler&amp;apos;s Side Effects of Drugs&lt;/secondary-title&gt;&lt;/titles&gt;&lt;pages&gt;86-92&lt;/pages&gt;&lt;edition&gt;Sixteenth Edition&lt;/edition&gt;&lt;dates&gt;&lt;year&gt;2016&lt;/year&gt;&lt;pub-dates&gt;&lt;date&gt;2016/01/01/&lt;/date&gt;&lt;/pub-dates&gt;&lt;/dates&gt;&lt;pub-location&gt;Oxford&lt;/pub-location&gt;&lt;publisher&gt;Elsevier&lt;/publisher&gt;&lt;isbn&gt;978-0-444-53716-4&lt;/isbn&gt;&lt;urls&gt;&lt;related-urls&gt;&lt;url&gt;https://www.sciencedirect.com/science/article/pii/B978044453717100696X&lt;/url&gt;&lt;/related-urls&gt;&lt;/urls&gt;&lt;electronic-resource-num&gt;https://doi.org/10.1016/B978-0-444-53717-1.00696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2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793E8B24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BA674B4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6BD80E4E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ML2313</w:t>
            </w:r>
          </w:p>
        </w:tc>
        <w:tc>
          <w:tcPr>
            <w:tcW w:w="1843" w:type="dxa"/>
            <w:vAlign w:val="center"/>
          </w:tcPr>
          <w:p w14:paraId="5AA9BC5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Higenamine</w:t>
            </w:r>
            <w:proofErr w:type="spellEnd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hydrochloride</w:t>
            </w:r>
          </w:p>
        </w:tc>
        <w:tc>
          <w:tcPr>
            <w:tcW w:w="5386" w:type="dxa"/>
            <w:vAlign w:val="center"/>
          </w:tcPr>
          <w:p w14:paraId="3CAB7F78" w14:textId="0E33948A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lkaloid found in </w:t>
            </w:r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>Aconitum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lant </w:t>
            </w:r>
            <w:hyperlink w:anchor="_ENREF_33" w:tooltip="Zhang, 2017 #7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Zhang&lt;/Author&gt;&lt;Year&gt;2017&lt;/Year&gt;&lt;RecNum&gt;74&lt;/RecNum&gt;&lt;DisplayText&gt;&lt;style face="superscript"&gt;33&lt;/style&gt;&lt;/DisplayText&gt;&lt;record&gt;&lt;rec-number&gt;74&lt;/rec-number&gt;&lt;foreign-keys&gt;&lt;key app="EN" db-id="9awd0fsvkxdtrzexxdjx59tpd95stfxrzwzz"&gt;74&lt;/key&gt;&lt;/foreign-keys&gt;&lt;ref-type name="Journal Article"&gt;17&lt;/ref-type&gt;&lt;contributors&gt;&lt;authors&gt;&lt;author&gt;Zhang, Nana&lt;/author&gt;&lt;author&gt;Lian, Zeqin&lt;/author&gt;&lt;author&gt;Peng, Xueying&lt;/author&gt;&lt;author&gt;Li, Zijian&lt;/author&gt;&lt;author&gt;Zhu, Haibo&lt;/author&gt;&lt;/authors&gt;&lt;/contributors&gt;&lt;titles&gt;&lt;title&gt;Applications of Higenamine in pharmacology and medicine&lt;/title&gt;&lt;secondary-title&gt;Journal of Ethnopharmacology&lt;/secondary-title&gt;&lt;/titles&gt;&lt;periodical&gt;&lt;full-title&gt;Journal of Ethnopharmacology&lt;/full-title&gt;&lt;/periodical&gt;&lt;pages&gt;242-252&lt;/pages&gt;&lt;volume&gt;196&lt;/volume&gt;&lt;dates&gt;&lt;year&gt;2017&lt;/year&gt;&lt;/dates&gt;&lt;urls&gt;&lt;related-urls&gt;&lt;url&gt;https://linkinghub.elsevier.com/retrieve/pii/S0378874116310832&lt;/url&gt;&lt;/related-urls&gt;&lt;/urls&gt;&lt;electronic-resource-num&gt;10.1016/j.jep.2016.12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1A45EFF8" w14:textId="29BAB376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Reduces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IL-1β-induced inflammation in human nucleus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pulposu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cells via inhibiting NF-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κB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signaling pathway </w:t>
            </w:r>
            <w:hyperlink w:anchor="_ENREF_34" w:tooltip="Bai, 2019 #8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Bai&lt;/Author&gt;&lt;Year&gt;2019&lt;/Year&gt;&lt;RecNum&gt;81&lt;/RecNum&gt;&lt;DisplayText&gt;&lt;style face="superscript"&gt;34&lt;/style&gt;&lt;/DisplayText&gt;&lt;record&gt;&lt;rec-number&gt;81&lt;/rec-number&gt;&lt;foreign-keys&gt;&lt;key app="EN" db-id="9awd0fsvkxdtrzexxdjx59tpd95stfxrzwzz"&gt;81&lt;/key&gt;&lt;/foreign-keys&gt;&lt;ref-type name="Journal Article"&gt;17&lt;/ref-type&gt;&lt;contributors&gt;&lt;authors&gt;&lt;author&gt;Bai, Xiaoliang&lt;/author&gt;&lt;author&gt;Ding, Wenyuan&lt;/author&gt;&lt;author&gt;Yang, Sidong&lt;/author&gt;&lt;author&gt;Guo, Xiaohui&lt;/author&gt;&lt;/authors&gt;&lt;/contributors&gt;&lt;titles&gt;&lt;title&gt;Higenamine inhibits IL-1β-induced inflammation in human nucleus pulposus cells&lt;/title&gt;&lt;secondary-title&gt;Bioscience Reports&lt;/secondary-title&gt;&lt;/titles&gt;&lt;periodical&gt;&lt;full-title&gt;Bioscience Reports&lt;/full-title&gt;&lt;/periodical&gt;&lt;volume&gt;39&lt;/volume&gt;&lt;number&gt;6&lt;/number&gt;&lt;dates&gt;&lt;year&gt;2019&lt;/year&gt;&lt;/dates&gt;&lt;urls&gt;&lt;related-urls&gt;&lt;url&gt;https://portlandpress.com/bioscirep/article/doi/10.1042/BSR20190857/219261/Higenamine-inhibits-IL1βinduced-inflammation-in&lt;/url&gt;&lt;/related-urls&gt;&lt;/urls&gt;&lt;electronic-resource-num&gt;10.1042/BSR2019085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0813BA9D" w14:textId="61E6255D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rotects neuronal cells against oxygen-glucose deprivation/reperfusion (OGD/R)-induced injury by regulating the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kt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Nrf2/HO-1 signaling pathways </w:t>
            </w:r>
            <w:hyperlink w:anchor="_ENREF_35" w:tooltip="Zhang, 2019 #8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Zhang&lt;/Author&gt;&lt;Year&gt;2019&lt;/Year&gt;&lt;RecNum&gt;80&lt;/RecNum&gt;&lt;DisplayText&gt;&lt;style face="superscript"&gt;35&lt;/style&gt;&lt;/DisplayText&gt;&lt;record&gt;&lt;rec-number&gt;80&lt;/rec-number&gt;&lt;foreign-keys&gt;&lt;key app="EN" db-id="9awd0fsvkxdtrzexxdjx59tpd95stfxrzwzz"&gt;80&lt;/key&gt;&lt;/foreign-keys&gt;&lt;ref-type name="Journal Article"&gt;17&lt;/ref-type&gt;&lt;contributors&gt;&lt;authors&gt;&lt;author&gt;Zhang, Yi&lt;/author&gt;&lt;author&gt;Zhang, Jingjing&lt;/author&gt;&lt;author&gt;Wu, Chuntao&lt;/author&gt;&lt;author&gt;Guo, Sheng&lt;/author&gt;&lt;author&gt;Su, Jing&lt;/author&gt;&lt;author&gt;Zhao, Wendong&lt;/author&gt;&lt;author&gt;Xing, Hongxia&lt;/author&gt;&lt;/authors&gt;&lt;/contributors&gt;&lt;titles&gt;&lt;title&gt;Higenamine protects neuronal cells from oxygen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>glucose deprivation/reoxygenation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>induced injury&lt;/title&gt;&lt;secondary-title&gt;Journal of Cellular Biochemistry&lt;/secondary-title&gt;&lt;/titles&gt;&lt;periodical&gt;&lt;full-title&gt;Journal of Cellular Biochemistry&lt;/full-title&gt;&lt;/periodical&gt;&lt;pages&gt;3757-3764&lt;/pages&gt;&lt;volume&gt;120&lt;/volume&gt;&lt;number&gt;3&lt;/number&gt;&lt;dates&gt;&lt;year&gt;2019&lt;/year&gt;&lt;/dates&gt;&lt;urls&gt;&lt;related-urls&gt;&lt;url&gt;https://onlinelibrary.wiley.com/doi/abs/10.1002/jcb.27656&lt;/url&gt;&lt;/related-urls&gt;&lt;/urls&gt;&lt;electronic-resource-num&gt;10.1002/jcb.2765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77EAD161" w14:textId="20324CD9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ossesses positive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onotrop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chronotrop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, activating slow channel, vascular and tracheal relaxation effects </w:t>
            </w:r>
            <w:hyperlink w:anchor="_ENREF_33" w:tooltip="Zhang, 2017 #7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Zhang&lt;/Author&gt;&lt;Year&gt;2017&lt;/Year&gt;&lt;RecNum&gt;74&lt;/RecNum&gt;&lt;DisplayText&gt;&lt;style face="superscript"&gt;33&lt;/style&gt;&lt;/DisplayText&gt;&lt;record&gt;&lt;rec-number&gt;74&lt;/rec-number&gt;&lt;foreign-keys&gt;&lt;key app="EN" db-id="9awd0fsvkxdtrzexxdjx59tpd95stfxrzwzz"&gt;74&lt;/key&gt;&lt;/foreign-keys&gt;&lt;ref-type name="Journal Article"&gt;17&lt;/ref-type&gt;&lt;contributors&gt;&lt;authors&gt;&lt;author&gt;Zhang, Nana&lt;/author&gt;&lt;author&gt;Lian, Zeqin&lt;/author&gt;&lt;author&gt;Peng, Xueying&lt;/author&gt;&lt;author&gt;Li, Zijian&lt;/author&gt;&lt;author&gt;Zhu, Haibo&lt;/author&gt;&lt;/authors&gt;&lt;/contributors&gt;&lt;titles&gt;&lt;title&gt;Applications of Higenamine in pharmacology and medicine&lt;/title&gt;&lt;secondary-title&gt;Journal of Ethnopharmacology&lt;/secondary-title&gt;&lt;/titles&gt;&lt;periodical&gt;&lt;full-title&gt;Journal of Ethnopharmacology&lt;/full-title&gt;&lt;/periodical&gt;&lt;pages&gt;242-252&lt;/pages&gt;&lt;volume&gt;196&lt;/volume&gt;&lt;dates&gt;&lt;year&gt;2017&lt;/year&gt;&lt;/dates&gt;&lt;urls&gt;&lt;related-urls&gt;&lt;url&gt;https://linkinghub.elsevier.com/retrieve/pii/S0378874116310832&lt;/url&gt;&lt;/related-urls&gt;&lt;/urls&gt;&lt;electronic-resource-num&gt;10.1016/j.jep.2016.12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066F66DC" w14:textId="3120C815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Collapse, syncope, painful joints, edema, and bronchial asthma treatment in Asian traditional medicine </w:t>
            </w:r>
            <w:hyperlink w:anchor="_ENREF_33" w:tooltip="Zhang, 2017 #7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Zhang&lt;/Author&gt;&lt;Year&gt;2017&lt;/Year&gt;&lt;RecNum&gt;74&lt;/RecNum&gt;&lt;DisplayText&gt;&lt;style face="superscript"&gt;33&lt;/style&gt;&lt;/DisplayText&gt;&lt;record&gt;&lt;rec-number&gt;74&lt;/rec-number&gt;&lt;foreign-keys&gt;&lt;key app="EN" db-id="9awd0fsvkxdtrzexxdjx59tpd95stfxrzwzz"&gt;74&lt;/key&gt;&lt;/foreign-keys&gt;&lt;ref-type name="Journal Article"&gt;17&lt;/ref-type&gt;&lt;contributors&gt;&lt;authors&gt;&lt;author&gt;Zhang, Nana&lt;/author&gt;&lt;author&gt;Lian, Zeqin&lt;/author&gt;&lt;author&gt;Peng, Xueying&lt;/author&gt;&lt;author&gt;Li, Zijian&lt;/author&gt;&lt;author&gt;Zhu, Haibo&lt;/author&gt;&lt;/authors&gt;&lt;/contributors&gt;&lt;titles&gt;&lt;title&gt;Applications of Higenamine in pharmacology and medicine&lt;/title&gt;&lt;secondary-title&gt;Journal of Ethnopharmacology&lt;/secondary-title&gt;&lt;/titles&gt;&lt;periodical&gt;&lt;full-title&gt;Journal of Ethnopharmacology&lt;/full-title&gt;&lt;/periodical&gt;&lt;pages&gt;242-252&lt;/pages&gt;&lt;volume&gt;196&lt;/volume&gt;&lt;dates&gt;&lt;year&gt;2017&lt;/year&gt;&lt;/dates&gt;&lt;urls&gt;&lt;related-urls&gt;&lt;url&gt;https://linkinghub.elsevier.com/retrieve/pii/S0378874116310832&lt;/url&gt;&lt;/related-urls&gt;&lt;/urls&gt;&lt;electronic-resource-num&gt;10.1016/j.jep.2016.12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7AC9B9B2" w14:textId="05EC48CD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ntispasmodic for Raynaud's phenomenon and cold-induced vasoconstriction </w:t>
            </w:r>
            <w:hyperlink w:anchor="_ENREF_36" w:tooltip="Guan, 2019 #7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Guan&lt;/Author&gt;&lt;Year&gt;2019&lt;/Year&gt;&lt;RecNum&gt;76&lt;/RecNum&gt;&lt;DisplayText&gt;&lt;style face="superscript"&gt;36&lt;/style&gt;&lt;/DisplayText&gt;&lt;record&gt;&lt;rec-number&gt;76&lt;/rec-number&gt;&lt;foreign-keys&gt;&lt;key app="EN" db-id="9awd0fsvkxdtrzexxdjx59tpd95stfxrzwzz"&gt;76&lt;/key&gt;&lt;/foreign-keys&gt;&lt;ref-type name="Journal Article"&gt;17&lt;/ref-type&gt;&lt;contributors&gt;&lt;authors&gt;&lt;author&gt;Guan, Jianhua&lt;/author&gt;&lt;author&gt;Lin, Haoming&lt;/author&gt;&lt;author&gt;Xie, Meijing&lt;/author&gt;&lt;author&gt;Huang, Meina&lt;/author&gt;&lt;author&gt;Zhang, Di&lt;/author&gt;&lt;author&gt;Ma, Shengsuo&lt;/author&gt;&lt;author&gt;Bian, Wenyan&lt;/author&gt;&lt;author&gt;Zhan, Qianxing&lt;/author&gt;&lt;author&gt;Zhao, Guoping&lt;/author&gt;&lt;/authors&gt;&lt;/contributors&gt;&lt;titles&gt;&lt;title&gt;Higenamine exerts an antispasmodic effect on cold</w:instrText>
              </w:r>
              <w:r w:rsidR="003B3993" w:rsidRPr="00354BA3">
                <w:rPr>
                  <w:rFonts w:ascii="MS Gothic" w:hAnsi="MS Gothic" w:cs="MS Gothic"/>
                  <w:noProof/>
                  <w:sz w:val="16"/>
                  <w:szCs w:val="16"/>
                  <w:lang w:val="en-US"/>
                </w:rPr>
                <w:instrText>‑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>induced vasoconstriction by regulating the PI3K/Akt, ROS/α2C</w:instrText>
              </w:r>
              <w:r w:rsidR="003B3993" w:rsidRPr="00354BA3">
                <w:rPr>
                  <w:rFonts w:ascii="MS Gothic" w:hAnsi="MS Gothic" w:cs="MS Gothic"/>
                  <w:noProof/>
                  <w:sz w:val="16"/>
                  <w:szCs w:val="16"/>
                  <w:lang w:val="en-US"/>
                </w:rPr>
                <w:instrText>‑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>AR and PTK9 pathways independently of the AMPK/eNOS/NO axis&lt;/title&gt;&lt;secondary-title&gt;Experimental and Therapeutic Medicine&lt;/secondary-title&gt;&lt;/titles&gt;&lt;periodical&gt;&lt;full-title&gt;Experimental and Therapeutic Medicine&lt;/full-title&gt;&lt;/periodical&gt;&lt;pages&gt;1299-1308&lt;/pages&gt;&lt;volume&gt;18&lt;/volume&gt;&lt;number&gt;2&lt;/number&gt;&lt;dates&gt;&lt;year&gt;2019&lt;/year&gt;&lt;/dates&gt;&lt;urls&gt;&lt;related-urls&gt;&lt;url&gt;http://www.spandidos-publications.com/10.3892/etm.2019.7656&lt;/url&gt;&lt;/related-urls&gt;&lt;/urls&gt;&lt;electronic-resource-num&gt;10.3892/etm.2019.765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6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27E5CF36" w14:textId="5C444FEE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otential therapeutic effects for diseases like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travertebra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disc degeneration </w:t>
            </w:r>
            <w:hyperlink w:anchor="_ENREF_34" w:tooltip="Bai, 2019 #8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Bai&lt;/Author&gt;&lt;Year&gt;2019&lt;/Year&gt;&lt;RecNum&gt;81&lt;/RecNum&gt;&lt;DisplayText&gt;&lt;style face="superscript"&gt;34&lt;/style&gt;&lt;/DisplayText&gt;&lt;record&gt;&lt;rec-number&gt;81&lt;/rec-number&gt;&lt;foreign-keys&gt;&lt;key app="EN" db-id="9awd0fsvkxdtrzexxdjx59tpd95stfxrzwzz"&gt;81&lt;/key&gt;&lt;/foreign-keys&gt;&lt;ref-type name="Journal Article"&gt;17&lt;/ref-type&gt;&lt;contributors&gt;&lt;authors&gt;&lt;author&gt;Bai, Xiaoliang&lt;/author&gt;&lt;author&gt;Ding, Wenyuan&lt;/author&gt;&lt;author&gt;Yang, Sidong&lt;/author&gt;&lt;author&gt;Guo, Xiaohui&lt;/author&gt;&lt;/authors&gt;&lt;/contributors&gt;&lt;titles&gt;&lt;title&gt;Higenamine inhibits IL-1β-induced inflammation in human nucleus pulposus cells&lt;/title&gt;&lt;secondary-title&gt;Bioscience Reports&lt;/secondary-title&gt;&lt;/titles&gt;&lt;periodical&gt;&lt;full-title&gt;Bioscience Reports&lt;/full-title&gt;&lt;/periodical&gt;&lt;volume&gt;39&lt;/volume&gt;&lt;number&gt;6&lt;/number&gt;&lt;dates&gt;&lt;year&gt;2019&lt;/year&gt;&lt;/dates&gt;&lt;urls&gt;&lt;related-urls&gt;&lt;url&gt;https://portlandpress.com/bioscirep/article/doi/10.1042/BSR20190857/219261/Higenamine-inhibits-IL1βinduced-inflammation-in&lt;/url&gt;&lt;/related-urls&gt;&lt;/urls&gt;&lt;electronic-resource-num&gt;10.1042/BSR2019085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, heart failure, disseminated intravascular coagulation, ischemia/reperfusion injuries and erectile dysfunction </w:t>
            </w:r>
            <w:hyperlink w:anchor="_ENREF_33" w:tooltip="Zhang, 2017 #7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Zhang&lt;/Author&gt;&lt;Year&gt;2017&lt;/Year&gt;&lt;RecNum&gt;74&lt;/RecNum&gt;&lt;DisplayText&gt;&lt;style face="superscript"&gt;33&lt;/style&gt;&lt;/DisplayText&gt;&lt;record&gt;&lt;rec-number&gt;74&lt;/rec-number&gt;&lt;foreign-keys&gt;&lt;key app="EN" db-id="9awd0fsvkxdtrzexxdjx59tpd95stfxrzwzz"&gt;74&lt;/key&gt;&lt;/foreign-keys&gt;&lt;ref-type name="Journal Article"&gt;17&lt;/ref-type&gt;&lt;contributors&gt;&lt;authors&gt;&lt;author&gt;Zhang, Nana&lt;/author&gt;&lt;author&gt;Lian, Zeqin&lt;/author&gt;&lt;author&gt;Peng, Xueying&lt;/author&gt;&lt;author&gt;Li, Zijian&lt;/author&gt;&lt;author&gt;Zhu, Haibo&lt;/author&gt;&lt;/authors&gt;&lt;/contributors&gt;&lt;titles&gt;&lt;title&gt;Applications of Higenamine in pharmacology and medicine&lt;/title&gt;&lt;secondary-title&gt;Journal of Ethnopharmacology&lt;/secondary-title&gt;&lt;/titles&gt;&lt;periodical&gt;&lt;full-title&gt;Journal of Ethnopharmacology&lt;/full-title&gt;&lt;/periodical&gt;&lt;pages&gt;242-252&lt;/pages&gt;&lt;volume&gt;196&lt;/volume&gt;&lt;dates&gt;&lt;year&gt;2017&lt;/year&gt;&lt;/dates&gt;&lt;urls&gt;&lt;related-urls&gt;&lt;url&gt;https://linkinghub.elsevier.com/retrieve/pii/S0378874116310832&lt;/url&gt;&lt;/related-urls&gt;&lt;/urls&gt;&lt;electronic-resource-num&gt;10.1016/j.jep.2016.12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364B13AC" w14:textId="41FBD919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mmunomodulatory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, anti-inflammatory, -thrombotic, -apoptotic and -oxidative properties </w:t>
            </w:r>
            <w:hyperlink w:anchor="_ENREF_33" w:tooltip="Zhang, 2017 #7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Zhang&lt;/Author&gt;&lt;Year&gt;2017&lt;/Year&gt;&lt;RecNum&gt;74&lt;/RecNum&gt;&lt;DisplayText&gt;&lt;style face="superscript"&gt;33&lt;/style&gt;&lt;/DisplayText&gt;&lt;record&gt;&lt;rec-number&gt;74&lt;/rec-number&gt;&lt;foreign-keys&gt;&lt;key app="EN" db-id="9awd0fsvkxdtrzexxdjx59tpd95stfxrzwzz"&gt;74&lt;/key&gt;&lt;/foreign-keys&gt;&lt;ref-type name="Journal Article"&gt;17&lt;/ref-type&gt;&lt;contributors&gt;&lt;authors&gt;&lt;author&gt;Zhang, Nana&lt;/author&gt;&lt;author&gt;Lian, Zeqin&lt;/author&gt;&lt;author&gt;Peng, Xueying&lt;/author&gt;&lt;author&gt;Li, Zijian&lt;/author&gt;&lt;author&gt;Zhu, Haibo&lt;/author&gt;&lt;/authors&gt;&lt;/contributors&gt;&lt;titles&gt;&lt;title&gt;Applications of Higenamine in pharmacology and medicine&lt;/title&gt;&lt;secondary-title&gt;Journal of Ethnopharmacology&lt;/secondary-title&gt;&lt;/titles&gt;&lt;periodical&gt;&lt;full-title&gt;Journal of Ethnopharmacology&lt;/full-title&gt;&lt;/periodical&gt;&lt;pages&gt;242-252&lt;/pages&gt;&lt;volume&gt;196&lt;/volume&gt;&lt;dates&gt;&lt;year&gt;2017&lt;/year&gt;&lt;/dates&gt;&lt;urls&gt;&lt;related-urls&gt;&lt;url&gt;https://linkinghub.elsevier.com/retrieve/pii/S0378874116310832&lt;/url&gt;&lt;/related-urls&gt;&lt;/urls&gt;&lt;electronic-resource-num&gt;10.1016/j.jep.2016.12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</w:tbl>
    <w:p w14:paraId="1A757AD2" w14:textId="77777777" w:rsidR="00354BA3" w:rsidRDefault="00354BA3">
      <w:r>
        <w:br w:type="page"/>
      </w:r>
    </w:p>
    <w:tbl>
      <w:tblPr>
        <w:tblStyle w:val="Tablaconcuadrcula"/>
        <w:tblW w:w="15026" w:type="dxa"/>
        <w:tblInd w:w="-572" w:type="dxa"/>
        <w:tblLayout w:type="fixed"/>
        <w:tblLook w:val="04A0" w:firstRow="1" w:lastRow="0" w:firstColumn="1" w:lastColumn="0" w:noHBand="0" w:noVBand="1"/>
      </w:tblPr>
      <w:tblGrid>
        <w:gridCol w:w="1418"/>
        <w:gridCol w:w="992"/>
        <w:gridCol w:w="1843"/>
        <w:gridCol w:w="5386"/>
        <w:gridCol w:w="5387"/>
      </w:tblGrid>
      <w:tr w:rsidR="00834B1D" w:rsidRPr="00354BA3" w14:paraId="6107600A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6F6CE63A" w14:textId="42F70B33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FC92C8A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Antidiabetics</w:t>
            </w:r>
            <w:proofErr w:type="spellEnd"/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23BE9283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34B1D" w:rsidRPr="00354BA3" w14:paraId="1551174E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72FC3F2A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Val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d’Hebr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harmacy Department</w:t>
            </w:r>
          </w:p>
        </w:tc>
        <w:tc>
          <w:tcPr>
            <w:tcW w:w="992" w:type="dxa"/>
            <w:vAlign w:val="center"/>
          </w:tcPr>
          <w:p w14:paraId="52101EC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Align w:val="center"/>
          </w:tcPr>
          <w:p w14:paraId="4F7A71B8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Metformin</w:t>
            </w:r>
          </w:p>
        </w:tc>
        <w:tc>
          <w:tcPr>
            <w:tcW w:w="5386" w:type="dxa"/>
            <w:vAlign w:val="center"/>
          </w:tcPr>
          <w:p w14:paraId="2769721E" w14:textId="3FBDC481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Reduces gluconeogenesis and hepatic glucose production and improves insulin sensitivity by increasing peripheral glucose uptake </w:t>
            </w:r>
            <w:hyperlink w:anchor="_ENREF_37" w:tooltip="Day, 2018 #97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Day&lt;/Author&gt;&lt;Year&gt;2018&lt;/Year&gt;&lt;RecNum&gt;97&lt;/RecNum&gt;&lt;DisplayText&gt;&lt;style face="superscript"&gt;37&lt;/style&gt;&lt;/DisplayText&gt;&lt;record&gt;&lt;rec-number&gt;97&lt;/rec-number&gt;&lt;foreign-keys&gt;&lt;key app="EN" db-id="9awd0fsvkxdtrzexxdjx59tpd95stfxrzwzz"&gt;97&lt;/key&gt;&lt;/foreign-keys&gt;&lt;ref-type name="Book Section"&gt;5&lt;/ref-type&gt;&lt;contributors&gt;&lt;authors&gt;&lt;author&gt;Day, Caroline&lt;/author&gt;&lt;/authors&gt;&lt;secondary-authors&gt;&lt;author&gt;Weaver, Jolanta Urszula&lt;/author&gt;&lt;/secondary-authors&gt;&lt;/contributors&gt;&lt;titles&gt;&lt;title&gt;Chapter 26 - New Therapies in Obesity&lt;/title&gt;&lt;/titles&gt;&lt;pages&gt;271-279&lt;/pages&gt;&lt;keywords&gt;&lt;keyword&gt;Antiobesity&lt;/keyword&gt;&lt;keyword&gt;Diabesity&lt;/keyword&gt;&lt;keyword&gt;Fixed-dose combination&lt;/keyword&gt;&lt;keyword&gt;GLP-1 RA&lt;/keyword&gt;&lt;keyword&gt;Obesity&lt;/keyword&gt;&lt;keyword&gt;SGLT2i&lt;/keyword&gt;&lt;keyword&gt;Weight loss&lt;/keyword&gt;&lt;/keywords&gt;&lt;dates&gt;&lt;year&gt;2018&lt;/year&gt;&lt;/dates&gt;&lt;publisher&gt;Elsevier&lt;/publisher&gt;&lt;isbn&gt;978-0-323-48559-3&lt;/isbn&gt;&lt;urls&gt;&lt;related-urls&gt;&lt;url&gt;http://www.sciencedirect.com/science/article/pii/B9780323485593000269&lt;/url&gt;&lt;/related-urls&gt;&lt;/urls&gt;&lt;electronic-resource-num&gt;https://doi.org/10.1016/B978-0-323-48559-3.00026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134BAD50" w14:textId="69AC7CCE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Increases anaerobic glucose metabolism in enterocytes </w:t>
            </w:r>
            <w:hyperlink w:anchor="_ENREF_38" w:tooltip="DrugBank,  #127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27&lt;/RecNum&gt;&lt;DisplayText&gt;&lt;style face="superscript"&gt;38&lt;/style&gt;&lt;/DisplayText&gt;&lt;record&gt;&lt;rec-number&gt;127&lt;/rec-number&gt;&lt;foreign-keys&gt;&lt;key app="EN" db-id="9awd0fsvkxdtrzexxdjx59tpd95stfxrzwzz"&gt;127&lt;/key&gt;&lt;/foreign-keys&gt;&lt;ref-type name="Web Page"&gt;12&lt;/ref-type&gt;&lt;contributors&gt;&lt;authors&gt;&lt;author&gt;DrugBank&lt;/author&gt;&lt;/authors&gt;&lt;/contributors&gt;&lt;titles&gt;&lt;title&gt;Metformin&lt;/title&gt;&lt;/titles&gt;&lt;dates&gt;&lt;/dates&gt;&lt;urls&gt;&lt;related-urls&gt;&lt;url&gt;https://go.drugbank.com/drugs/DB00331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38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59448351" w14:textId="0419FFB0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ccumulates in the mitochondria to inhibit mitochondrial complex I,</w:t>
            </w:r>
            <w:r w:rsidRPr="00354BA3">
              <w:rPr>
                <w:rFonts w:ascii="Arial" w:hAnsi="Arial" w:cs="Arial"/>
                <w:sz w:val="16"/>
                <w:szCs w:val="16"/>
              </w:rPr>
              <w:t> leading to increased cytoplasmic ADP</w:t>
            </w:r>
            <w:proofErr w:type="gramStart"/>
            <w:r w:rsidRPr="00354BA3">
              <w:rPr>
                <w:rFonts w:ascii="Arial" w:hAnsi="Arial" w:cs="Arial"/>
                <w:sz w:val="16"/>
                <w:szCs w:val="16"/>
              </w:rPr>
              <w:t>:ATP</w:t>
            </w:r>
            <w:proofErr w:type="gramEnd"/>
            <w:r w:rsidRPr="00354BA3">
              <w:rPr>
                <w:rFonts w:ascii="Arial" w:hAnsi="Arial" w:cs="Arial"/>
                <w:sz w:val="16"/>
                <w:szCs w:val="16"/>
              </w:rPr>
              <w:t xml:space="preserve"> and AMP:ATP ratios. These changes activate AMPK to regulate glucose metabolism </w:t>
            </w:r>
            <w:hyperlink w:anchor="_ENREF_38" w:tooltip="DrugBank,  #127" w:history="1"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 ExcludeYear="1"&gt;&lt;Author&gt;DrugBank&lt;/Author&gt;&lt;RecNum&gt;127&lt;/RecNum&gt;&lt;DisplayText&gt;&lt;style face="superscript"&gt;38&lt;/style&gt;&lt;/DisplayText&gt;&lt;record&gt;&lt;rec-number&gt;127&lt;/rec-number&gt;&lt;foreign-keys&gt;&lt;key app="EN" db-id="9awd0fsvkxdtrzexxdjx59tpd95stfxrzwzz"&gt;127&lt;/key&gt;&lt;/foreign-keys&gt;&lt;ref-type name="Web Page"&gt;12&lt;/ref-type&gt;&lt;contributors&gt;&lt;authors&gt;&lt;author&gt;DrugBank&lt;/author&gt;&lt;/authors&gt;&lt;/contributors&gt;&lt;titles&gt;&lt;title&gt;Metformin&lt;/title&gt;&lt;/titles&gt;&lt;dates&gt;&lt;/dates&gt;&lt;urls&gt;&lt;related-urls&gt;&lt;url&gt;https://go.drugbank.com/drugs/DB00331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38</w:t>
              </w:r>
              <w:r w:rsidR="003B3993" w:rsidRPr="00354BA3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346EAF8A" w14:textId="4AB59EA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First choice drug for Type 2 diabetes </w:t>
            </w:r>
            <w:hyperlink w:anchor="_ENREF_39" w:tooltip="Brindle, 2010 #9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Brindle&lt;/Author&gt;&lt;Year&gt;2010&lt;/Year&gt;&lt;RecNum&gt;99&lt;/RecNum&gt;&lt;DisplayText&gt;&lt;style face="superscript"&gt;39&lt;/style&gt;&lt;/DisplayText&gt;&lt;record&gt;&lt;rec-number&gt;99&lt;/rec-number&gt;&lt;foreign-keys&gt;&lt;key app="EN" db-id="9awd0fsvkxdtrzexxdjx59tpd95stfxrzwzz"&gt;99&lt;/key&gt;&lt;/foreign-keys&gt;&lt;ref-type name="Book Section"&gt;5&lt;/ref-type&gt;&lt;contributors&gt;&lt;authors&gt;&lt;author&gt;Brindle, Paul K.&lt;/author&gt;&lt;/authors&gt;&lt;secondary-authors&gt;&lt;author&gt;Bradshaw, Ralph A.&lt;/author&gt;&lt;author&gt;Dennis, Edward A.&lt;/author&gt;&lt;/secondary-authors&gt;&lt;/contributors&gt;&lt;titles&gt;&lt;title&gt;Chapter 253 - Transcriptional Regulation via the cAMP Responsive Activator CREB&lt;/title&gt;&lt;/titles&gt;&lt;pages&gt;2077-2081&lt;/pages&gt;&lt;edition&gt;Second Edition&lt;/edition&gt;&lt;dates&gt;&lt;year&gt;2010&lt;/year&gt;&lt;/dates&gt;&lt;pub-location&gt;San Diego&lt;/pub-location&gt;&lt;publisher&gt;Academic Press&lt;/publisher&gt;&lt;isbn&gt;978-0-12-374145-5&lt;/isbn&gt;&lt;urls&gt;&lt;related-urls&gt;&lt;url&gt;http://www.sciencedirect.com/science/article/pii/B9780123741455002539&lt;/url&gt;&lt;/related-urls&gt;&lt;/urls&gt;&lt;electronic-resource-num&gt;https://doi.org/10.1016/B978-0-12-374145-5.00253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3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361D34F7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2F7BA77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54B94ABC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2542</w:t>
            </w:r>
          </w:p>
        </w:tc>
        <w:tc>
          <w:tcPr>
            <w:tcW w:w="1843" w:type="dxa"/>
            <w:vAlign w:val="center"/>
          </w:tcPr>
          <w:p w14:paraId="6374F087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</w:rPr>
              <w:t>Phenformin</w:t>
            </w:r>
            <w:proofErr w:type="spellEnd"/>
          </w:p>
        </w:tc>
        <w:tc>
          <w:tcPr>
            <w:tcW w:w="5386" w:type="dxa"/>
            <w:vAlign w:val="center"/>
          </w:tcPr>
          <w:p w14:paraId="183C49E8" w14:textId="4C750E90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Acts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on the cell membrane to decrease oxidative phosphorylation </w:t>
            </w:r>
            <w:hyperlink w:anchor="_ENREF_40" w:tooltip="Vaman Rao, 2005 #10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Vaman Rao&lt;/Author&gt;&lt;Year&gt;2005&lt;/Year&gt;&lt;RecNum&gt;102&lt;/RecNum&gt;&lt;DisplayText&gt;&lt;style face="superscript"&gt;40&lt;/style&gt;&lt;/DisplayText&gt;&lt;record&gt;&lt;rec-number&gt;102&lt;/rec-number&gt;&lt;foreign-keys&gt;&lt;key app="EN" db-id="9awd0fsvkxdtrzexxdjx59tpd95stfxrzwzz"&gt;102&lt;/key&gt;&lt;/foreign-keys&gt;&lt;ref-type name="Book Section"&gt;5&lt;/ref-type&gt;&lt;contributors&gt;&lt;authors&gt;&lt;author&gt;Vaman Rao, C.&lt;/author&gt;&lt;/authors&gt;&lt;secondary-authors&gt;&lt;author&gt;Wexler, Philip&lt;/author&gt;&lt;/secondary-authors&gt;&lt;/contributors&gt;&lt;titles&gt;&lt;title&gt;Biguanides&lt;/title&gt;&lt;/titles&gt;&lt;pages&gt;271-272&lt;/pages&gt;&lt;edition&gt;Second Edition&lt;/edition&gt;&lt;dates&gt;&lt;year&gt;2005&lt;/year&gt;&lt;/dates&gt;&lt;pub-location&gt;New York&lt;/pub-location&gt;&lt;publisher&gt;Elsevier&lt;/publisher&gt;&lt;isbn&gt;978-0-12-369400-3&lt;/isbn&gt;&lt;urls&gt;&lt;related-urls&gt;&lt;url&gt;http://www.sciencedirect.com/science/article/pii/B0123694000001265&lt;/url&gt;&lt;/related-urls&gt;&lt;/urls&gt;&lt;electronic-resource-num&gt;https://doi.org/10.1016/B0-12-369400-0/00126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BEBFB1B" w14:textId="38EC080B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roduces tissue anoxia </w:t>
            </w:r>
            <w:hyperlink w:anchor="_ENREF_40" w:tooltip="Vaman Rao, 2005 #10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Vaman Rao&lt;/Author&gt;&lt;Year&gt;2005&lt;/Year&gt;&lt;RecNum&gt;102&lt;/RecNum&gt;&lt;DisplayText&gt;&lt;style face="superscript"&gt;40&lt;/style&gt;&lt;/DisplayText&gt;&lt;record&gt;&lt;rec-number&gt;102&lt;/rec-number&gt;&lt;foreign-keys&gt;&lt;key app="EN" db-id="9awd0fsvkxdtrzexxdjx59tpd95stfxrzwzz"&gt;102&lt;/key&gt;&lt;/foreign-keys&gt;&lt;ref-type name="Book Section"&gt;5&lt;/ref-type&gt;&lt;contributors&gt;&lt;authors&gt;&lt;author&gt;Vaman Rao, C.&lt;/author&gt;&lt;/authors&gt;&lt;secondary-authors&gt;&lt;author&gt;Wexler, Philip&lt;/author&gt;&lt;/secondary-authors&gt;&lt;/contributors&gt;&lt;titles&gt;&lt;title&gt;Biguanides&lt;/title&gt;&lt;/titles&gt;&lt;pages&gt;271-272&lt;/pages&gt;&lt;edition&gt;Second Edition&lt;/edition&gt;&lt;dates&gt;&lt;year&gt;2005&lt;/year&gt;&lt;/dates&gt;&lt;pub-location&gt;New York&lt;/pub-location&gt;&lt;publisher&gt;Elsevier&lt;/publisher&gt;&lt;isbn&gt;978-0-12-369400-3&lt;/isbn&gt;&lt;urls&gt;&lt;related-urls&gt;&lt;url&gt;http://www.sciencedirect.com/science/article/pii/B0123694000001265&lt;/url&gt;&lt;/related-urls&gt;&lt;/urls&gt;&lt;electronic-resource-num&gt;https://doi.org/10.1016/B0-12-369400-0/00126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070D32FF" w14:textId="0F2C3F6D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creases peripheral glucose uptake (Pasteur Effect) </w:t>
            </w:r>
            <w:hyperlink w:anchor="_ENREF_40" w:tooltip="Vaman Rao, 2005 #10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Vaman Rao&lt;/Author&gt;&lt;Year&gt;2005&lt;/Year&gt;&lt;RecNum&gt;102&lt;/RecNum&gt;&lt;DisplayText&gt;&lt;style face="superscript"&gt;40&lt;/style&gt;&lt;/DisplayText&gt;&lt;record&gt;&lt;rec-number&gt;102&lt;/rec-number&gt;&lt;foreign-keys&gt;&lt;key app="EN" db-id="9awd0fsvkxdtrzexxdjx59tpd95stfxrzwzz"&gt;102&lt;/key&gt;&lt;/foreign-keys&gt;&lt;ref-type name="Book Section"&gt;5&lt;/ref-type&gt;&lt;contributors&gt;&lt;authors&gt;&lt;author&gt;Vaman Rao, C.&lt;/author&gt;&lt;/authors&gt;&lt;secondary-authors&gt;&lt;author&gt;Wexler, Philip&lt;/author&gt;&lt;/secondary-authors&gt;&lt;/contributors&gt;&lt;titles&gt;&lt;title&gt;Biguanides&lt;/title&gt;&lt;/titles&gt;&lt;pages&gt;271-272&lt;/pages&gt;&lt;edition&gt;Second Edition&lt;/edition&gt;&lt;dates&gt;&lt;year&gt;2005&lt;/year&gt;&lt;/dates&gt;&lt;pub-location&gt;New York&lt;/pub-location&gt;&lt;publisher&gt;Elsevier&lt;/publisher&gt;&lt;isbn&gt;978-0-12-369400-3&lt;/isbn&gt;&lt;urls&gt;&lt;related-urls&gt;&lt;url&gt;http://www.sciencedirect.com/science/article/pii/B0123694000001265&lt;/url&gt;&lt;/related-urls&gt;&lt;/urls&gt;&lt;electronic-resource-num&gt;https://doi.org/10.1016/B0-12-369400-0/00126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206A219A" w14:textId="2F38BA30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Leads to lactic acidosis by inhibition of lactic acid metabolism </w:t>
            </w:r>
            <w:hyperlink w:anchor="_ENREF_40" w:tooltip="Vaman Rao, 2005 #10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Vaman Rao&lt;/Author&gt;&lt;Year&gt;2005&lt;/Year&gt;&lt;RecNum&gt;102&lt;/RecNum&gt;&lt;DisplayText&gt;&lt;style face="superscript"&gt;40&lt;/style&gt;&lt;/DisplayText&gt;&lt;record&gt;&lt;rec-number&gt;102&lt;/rec-number&gt;&lt;foreign-keys&gt;&lt;key app="EN" db-id="9awd0fsvkxdtrzexxdjx59tpd95stfxrzwzz"&gt;102&lt;/key&gt;&lt;/foreign-keys&gt;&lt;ref-type name="Book Section"&gt;5&lt;/ref-type&gt;&lt;contributors&gt;&lt;authors&gt;&lt;author&gt;Vaman Rao, C.&lt;/author&gt;&lt;/authors&gt;&lt;secondary-authors&gt;&lt;author&gt;Wexler, Philip&lt;/author&gt;&lt;/secondary-authors&gt;&lt;/contributors&gt;&lt;titles&gt;&lt;title&gt;Biguanides&lt;/title&gt;&lt;/titles&gt;&lt;pages&gt;271-272&lt;/pages&gt;&lt;edition&gt;Second Edition&lt;/edition&gt;&lt;dates&gt;&lt;year&gt;2005&lt;/year&gt;&lt;/dates&gt;&lt;pub-location&gt;New York&lt;/pub-location&gt;&lt;publisher&gt;Elsevier&lt;/publisher&gt;&lt;isbn&gt;978-0-12-369400-3&lt;/isbn&gt;&lt;urls&gt;&lt;related-urls&gt;&lt;url&gt;http://www.sciencedirect.com/science/article/pii/B0123694000001265&lt;/url&gt;&lt;/related-urls&gt;&lt;/urls&gt;&lt;electronic-resource-num&gt;https://doi.org/10.1016/B0-12-369400-0/00126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2297D6EE" w14:textId="2CFC11E8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redecessor of metformin with an unacceptably high incidence of lactic acidosis, often fatal </w:t>
            </w:r>
            <w:hyperlink w:anchor="_ENREF_41" w:tooltip="DrugBank,  #10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DrugBank&lt;/Author&gt;&lt;RecNum&gt;100&lt;/RecNum&gt;&lt;DisplayText&gt;&lt;style face="superscript"&gt;41&lt;/style&gt;&lt;/DisplayText&gt;&lt;record&gt;&lt;rec-number&gt;100&lt;/rec-number&gt;&lt;foreign-keys&gt;&lt;key app="EN" db-id="9awd0fsvkxdtrzexxdjx59tpd95stfxrzwzz"&gt;100&lt;/key&gt;&lt;/foreign-keys&gt;&lt;ref-type name="Web Page"&gt;12&lt;/ref-type&gt;&lt;contributors&gt;&lt;authors&gt;&lt;author&gt;DrugBank&lt;/author&gt;&lt;/authors&gt;&lt;/contributors&gt;&lt;titles&gt;&lt;title&gt;Phenformin&lt;/title&gt;&lt;/titles&gt;&lt;dates&gt;&lt;/dates&gt;&lt;urls&gt;&lt;related-urls&gt;&lt;url&gt;https://go.drugbank.com/drugs/DB00914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74207645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1985ACAB" w14:textId="77777777" w:rsidR="00834B1D" w:rsidRPr="00354BA3" w:rsidRDefault="00834B1D" w:rsidP="003F1AF1">
            <w:pPr>
              <w:jc w:val="center"/>
              <w:rPr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Val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d’Hebr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harmacy Department</w:t>
            </w:r>
          </w:p>
        </w:tc>
        <w:tc>
          <w:tcPr>
            <w:tcW w:w="992" w:type="dxa"/>
            <w:vAlign w:val="center"/>
          </w:tcPr>
          <w:p w14:paraId="383DD3CB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Align w:val="center"/>
          </w:tcPr>
          <w:p w14:paraId="36F2EB03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highlight w:val="green"/>
                <w:lang w:val="es-E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s-ES"/>
              </w:rPr>
              <w:t>Vildagliptin</w:t>
            </w:r>
            <w:proofErr w:type="spellEnd"/>
          </w:p>
        </w:tc>
        <w:tc>
          <w:tcPr>
            <w:tcW w:w="5386" w:type="dxa"/>
            <w:vAlign w:val="center"/>
          </w:tcPr>
          <w:p w14:paraId="202EAAE2" w14:textId="063DCE6B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Selectively inhibits d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ipeptidy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peptidase-4 (DPP-4), an enzyme that degrades and inactivates glucagon-like peptide-1 (GLP-1)</w:t>
            </w:r>
            <w:r w:rsidRPr="00354BA3">
              <w:rPr>
                <w:rFonts w:ascii="Helvetica" w:hAnsi="Helvetica" w:cs="Helvetica"/>
                <w:color w:val="192027"/>
                <w:sz w:val="16"/>
                <w:szCs w:val="16"/>
                <w:shd w:val="clear" w:color="auto" w:fill="FFFFFF"/>
              </w:rPr>
              <w:t xml:space="preserve"> 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and glucose-dependent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insulinotrop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polypeptide (GIP), which promote insulin secretion and regulate blood glucose levels </w:t>
            </w:r>
            <w:hyperlink w:anchor="_ENREF_42" w:tooltip="Sonia, 2014 #9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Sonia&lt;/Author&gt;&lt;Year&gt;2014&lt;/Year&gt;&lt;RecNum&gt;95&lt;/RecNum&gt;&lt;DisplayText&gt;&lt;style face="superscript"&gt;42&lt;/style&gt;&lt;/DisplayText&gt;&lt;record&gt;&lt;rec-number&gt;95&lt;/rec-number&gt;&lt;foreign-keys&gt;&lt;key app="EN" db-id="9awd0fsvkxdtrzexxdjx59tpd95stfxrzwzz"&gt;95&lt;/key&gt;&lt;/foreign-keys&gt;&lt;ref-type name="Book Section"&gt;5&lt;/ref-type&gt;&lt;contributors&gt;&lt;authors&gt;&lt;author&gt;Sonia, Thundiparambil Azeez&lt;/author&gt;&lt;author&gt;Sharma, Chandra P.&lt;/author&gt;&lt;/authors&gt;&lt;secondary-authors&gt;&lt;author&gt;Sonia, Thundiparambil Azeez&lt;/author&gt;&lt;author&gt;Sharma, Chandra P.&lt;/author&gt;&lt;/secondary-authors&gt;&lt;/contributors&gt;&lt;titles&gt;&lt;title&gt;1 - Diabetes mellitus – an overview&lt;/title&gt;&lt;tertiary-title&gt;Woodhead Publishing Series in Biomedicine&lt;/tertiary-title&gt;&lt;/titles&gt;&lt;pages&gt;1-57&lt;/pages&gt;&lt;keywords&gt;&lt;keyword&gt;antidiabetic drugs&lt;/keyword&gt;&lt;keyword&gt;gestational diabetes&lt;/keyword&gt;&lt;keyword&gt;incretin&lt;/keyword&gt;&lt;keyword&gt;insulin&lt;/keyword&gt;&lt;keyword&gt;type 1 diabetes&lt;/keyword&gt;&lt;keyword&gt;type 2 diabetes&lt;/keyword&gt;&lt;/keywords&gt;&lt;dates&gt;&lt;year&gt;2014&lt;/year&gt;&lt;/dates&gt;&lt;publisher&gt;Woodhead Publishing&lt;/publisher&gt;&lt;isbn&gt;978-1-907568-47-3&lt;/isbn&gt;&lt;urls&gt;&lt;related-urls&gt;&lt;url&gt;http://www.sciencedirect.com/science/article/pii/B978190756847350001X&lt;/url&gt;&lt;/related-urls&gt;&lt;/urls&gt;&lt;electronic-resource-num&gt;https://doi.org/10.1533/9781908818683.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395E5CF2" w14:textId="5DF89DB7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Type 2 diabetes </w:t>
            </w:r>
            <w:hyperlink w:anchor="_ENREF_43" w:tooltip="Bennett, 2018 #9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Bennett&lt;/Author&gt;&lt;Year&gt;2018&lt;/Year&gt;&lt;RecNum&gt;94&lt;/RecNum&gt;&lt;DisplayText&gt;&lt;style face="superscript"&gt;43&lt;/style&gt;&lt;/DisplayText&gt;&lt;record&gt;&lt;rec-number&gt;94&lt;/rec-number&gt;&lt;foreign-keys&gt;&lt;key app="EN" db-id="9awd0fsvkxdtrzexxdjx59tpd95stfxrzwzz"&gt;94&lt;/key&gt;&lt;/foreign-keys&gt;&lt;ref-type name="Book Section"&gt;5&lt;/ref-type&gt;&lt;contributors&gt;&lt;authors&gt;&lt;author&gt;Bennett, Robert G.&lt;/author&gt;&lt;/authors&gt;&lt;/contributors&gt;&lt;titles&gt;&lt;title&gt;Sitagliptin&lt;/title&gt;&lt;secondary-title&gt;Reference Module in Biomedical Sciences&lt;/secondary-title&gt;&lt;/titles&gt;&lt;keywords&gt;&lt;keyword&gt;DPP-4&lt;/keyword&gt;&lt;keyword&gt;Diabetes mellitus&lt;/keyword&gt;&lt;keyword&gt;Dipeptidyl peptidase-4 inhibitor&lt;/keyword&gt;&lt;keyword&gt;GIP&lt;/keyword&gt;&lt;keyword&gt;GLP-1&lt;/keyword&gt;&lt;keyword&gt;Glucagon-like Peptide-1&lt;/keyword&gt;&lt;keyword&gt;Glucose-dependent insulinotropic peptide&lt;/keyword&gt;&lt;keyword&gt;Hyperglycemia&lt;/keyword&gt;&lt;keyword&gt;Incretin&lt;/keyword&gt;&lt;keyword&gt;Sitagliptin&lt;/keyword&gt;&lt;keyword&gt;Type 2 diabetes&lt;/keyword&gt;&lt;/keywords&gt;&lt;dates&gt;&lt;year&gt;2018&lt;/year&gt;&lt;/dates&gt;&lt;publisher&gt;Elsevier&lt;/publisher&gt;&lt;isbn&gt;978-0-12-801238-3&lt;/isbn&gt;&lt;urls&gt;&lt;related-urls&gt;&lt;url&gt;http://www.sciencedirect.com/science/article/pii/B978012801238364134X&lt;/url&gt;&lt;/related-urls&gt;&lt;/urls&gt;&lt;electronic-resource-num&gt;https://doi.org/10.1016/B978-0-12-801238-3.64134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834B1D" w:rsidRPr="00354BA3" w14:paraId="097EEF0C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1C66246A" w14:textId="77777777" w:rsidR="00834B1D" w:rsidRPr="00354BA3" w:rsidRDefault="00834B1D" w:rsidP="003F1AF1">
            <w:pPr>
              <w:jc w:val="center"/>
              <w:rPr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Val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d’Hebr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harmacy Department</w:t>
            </w:r>
          </w:p>
        </w:tc>
        <w:tc>
          <w:tcPr>
            <w:tcW w:w="992" w:type="dxa"/>
            <w:vAlign w:val="center"/>
          </w:tcPr>
          <w:p w14:paraId="158FA6F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Align w:val="center"/>
          </w:tcPr>
          <w:p w14:paraId="4305FF64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highlight w:val="green"/>
                <w:lang w:val="es-E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s-ES"/>
              </w:rPr>
              <w:t>Sitagliptin</w:t>
            </w:r>
            <w:proofErr w:type="spellEnd"/>
          </w:p>
        </w:tc>
        <w:tc>
          <w:tcPr>
            <w:tcW w:w="5386" w:type="dxa"/>
            <w:vAlign w:val="center"/>
          </w:tcPr>
          <w:p w14:paraId="5823841B" w14:textId="68FE24E0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Selectively inhibits DPP-4 </w:t>
            </w:r>
            <w:hyperlink w:anchor="_ENREF_43" w:tooltip="Bennett, 2018 #9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Bennett&lt;/Author&gt;&lt;Year&gt;2018&lt;/Year&gt;&lt;RecNum&gt;94&lt;/RecNum&gt;&lt;DisplayText&gt;&lt;style face="superscript"&gt;43&lt;/style&gt;&lt;/DisplayText&gt;&lt;record&gt;&lt;rec-number&gt;94&lt;/rec-number&gt;&lt;foreign-keys&gt;&lt;key app="EN" db-id="9awd0fsvkxdtrzexxdjx59tpd95stfxrzwzz"&gt;94&lt;/key&gt;&lt;/foreign-keys&gt;&lt;ref-type name="Book Section"&gt;5&lt;/ref-type&gt;&lt;contributors&gt;&lt;authors&gt;&lt;author&gt;Bennett, Robert G.&lt;/author&gt;&lt;/authors&gt;&lt;/contributors&gt;&lt;titles&gt;&lt;title&gt;Sitagliptin&lt;/title&gt;&lt;secondary-title&gt;Reference Module in Biomedical Sciences&lt;/secondary-title&gt;&lt;/titles&gt;&lt;keywords&gt;&lt;keyword&gt;DPP-4&lt;/keyword&gt;&lt;keyword&gt;Diabetes mellitus&lt;/keyword&gt;&lt;keyword&gt;Dipeptidyl peptidase-4 inhibitor&lt;/keyword&gt;&lt;keyword&gt;GIP&lt;/keyword&gt;&lt;keyword&gt;GLP-1&lt;/keyword&gt;&lt;keyword&gt;Glucagon-like Peptide-1&lt;/keyword&gt;&lt;keyword&gt;Glucose-dependent insulinotropic peptide&lt;/keyword&gt;&lt;keyword&gt;Hyperglycemia&lt;/keyword&gt;&lt;keyword&gt;Incretin&lt;/keyword&gt;&lt;keyword&gt;Sitagliptin&lt;/keyword&gt;&lt;keyword&gt;Type 2 diabetes&lt;/keyword&gt;&lt;/keywords&gt;&lt;dates&gt;&lt;year&gt;2018&lt;/year&gt;&lt;/dates&gt;&lt;publisher&gt;Elsevier&lt;/publisher&gt;&lt;isbn&gt;978-0-12-801238-3&lt;/isbn&gt;&lt;urls&gt;&lt;related-urls&gt;&lt;url&gt;http://www.sciencedirect.com/science/article/pii/B978012801238364134X&lt;/url&gt;&lt;/related-urls&gt;&lt;/urls&gt;&lt;electronic-resource-num&gt;https://doi.org/10.1016/B978-0-12-801238-3.64134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658FE569" w14:textId="20491072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Elevates GLP-1 levels to increase insulin release after meals and improve glucose tolerance </w:t>
            </w:r>
            <w:hyperlink w:anchor="_ENREF_43" w:tooltip="Bennett, 2018 #9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Bennett&lt;/Author&gt;&lt;Year&gt;2018&lt;/Year&gt;&lt;RecNum&gt;94&lt;/RecNum&gt;&lt;DisplayText&gt;&lt;style face="superscript"&gt;43&lt;/style&gt;&lt;/DisplayText&gt;&lt;record&gt;&lt;rec-number&gt;94&lt;/rec-number&gt;&lt;foreign-keys&gt;&lt;key app="EN" db-id="9awd0fsvkxdtrzexxdjx59tpd95stfxrzwzz"&gt;94&lt;/key&gt;&lt;/foreign-keys&gt;&lt;ref-type name="Book Section"&gt;5&lt;/ref-type&gt;&lt;contributors&gt;&lt;authors&gt;&lt;author&gt;Bennett, Robert G.&lt;/author&gt;&lt;/authors&gt;&lt;/contributors&gt;&lt;titles&gt;&lt;title&gt;Sitagliptin&lt;/title&gt;&lt;secondary-title&gt;Reference Module in Biomedical Sciences&lt;/secondary-title&gt;&lt;/titles&gt;&lt;keywords&gt;&lt;keyword&gt;DPP-4&lt;/keyword&gt;&lt;keyword&gt;Diabetes mellitus&lt;/keyword&gt;&lt;keyword&gt;Dipeptidyl peptidase-4 inhibitor&lt;/keyword&gt;&lt;keyword&gt;GIP&lt;/keyword&gt;&lt;keyword&gt;GLP-1&lt;/keyword&gt;&lt;keyword&gt;Glucagon-like Peptide-1&lt;/keyword&gt;&lt;keyword&gt;Glucose-dependent insulinotropic peptide&lt;/keyword&gt;&lt;keyword&gt;Hyperglycemia&lt;/keyword&gt;&lt;keyword&gt;Incretin&lt;/keyword&gt;&lt;keyword&gt;Sitagliptin&lt;/keyword&gt;&lt;keyword&gt;Type 2 diabetes&lt;/keyword&gt;&lt;/keywords&gt;&lt;dates&gt;&lt;year&gt;2018&lt;/year&gt;&lt;/dates&gt;&lt;publisher&gt;Elsevier&lt;/publisher&gt;&lt;isbn&gt;978-0-12-801238-3&lt;/isbn&gt;&lt;urls&gt;&lt;related-urls&gt;&lt;url&gt;http://www.sciencedirect.com/science/article/pii/B978012801238364134X&lt;/url&gt;&lt;/related-urls&gt;&lt;/urls&gt;&lt;electronic-resource-num&gt;https://doi.org/10.1016/B978-0-12-801238-3.64134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5C60D2AC" w14:textId="33F79A70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Type 2 diabetes </w:t>
            </w:r>
            <w:hyperlink w:anchor="_ENREF_43" w:tooltip="Bennett, 2018 #9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Bennett&lt;/Author&gt;&lt;Year&gt;2018&lt;/Year&gt;&lt;RecNum&gt;94&lt;/RecNum&gt;&lt;DisplayText&gt;&lt;style face="superscript"&gt;43&lt;/style&gt;&lt;/DisplayText&gt;&lt;record&gt;&lt;rec-number&gt;94&lt;/rec-number&gt;&lt;foreign-keys&gt;&lt;key app="EN" db-id="9awd0fsvkxdtrzexxdjx59tpd95stfxrzwzz"&gt;94&lt;/key&gt;&lt;/foreign-keys&gt;&lt;ref-type name="Book Section"&gt;5&lt;/ref-type&gt;&lt;contributors&gt;&lt;authors&gt;&lt;author&gt;Bennett, Robert G.&lt;/author&gt;&lt;/authors&gt;&lt;/contributors&gt;&lt;titles&gt;&lt;title&gt;Sitagliptin&lt;/title&gt;&lt;secondary-title&gt;Reference Module in Biomedical Sciences&lt;/secondary-title&gt;&lt;/titles&gt;&lt;keywords&gt;&lt;keyword&gt;DPP-4&lt;/keyword&gt;&lt;keyword&gt;Diabetes mellitus&lt;/keyword&gt;&lt;keyword&gt;Dipeptidyl peptidase-4 inhibitor&lt;/keyword&gt;&lt;keyword&gt;GIP&lt;/keyword&gt;&lt;keyword&gt;GLP-1&lt;/keyword&gt;&lt;keyword&gt;Glucagon-like Peptide-1&lt;/keyword&gt;&lt;keyword&gt;Glucose-dependent insulinotropic peptide&lt;/keyword&gt;&lt;keyword&gt;Hyperglycemia&lt;/keyword&gt;&lt;keyword&gt;Incretin&lt;/keyword&gt;&lt;keyword&gt;Sitagliptin&lt;/keyword&gt;&lt;keyword&gt;Type 2 diabetes&lt;/keyword&gt;&lt;/keywords&gt;&lt;dates&gt;&lt;year&gt;2018&lt;/year&gt;&lt;/dates&gt;&lt;publisher&gt;Elsevier&lt;/publisher&gt;&lt;isbn&gt;978-0-12-801238-3&lt;/isbn&gt;&lt;urls&gt;&lt;related-urls&gt;&lt;url&gt;http://www.sciencedirect.com/science/article/pii/B978012801238364134X&lt;/url&gt;&lt;/related-urls&gt;&lt;/urls&gt;&lt;electronic-resource-num&gt;https://doi.org/10.1016/B978-0-12-801238-3.64134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</w:tbl>
    <w:p w14:paraId="1EEEA457" w14:textId="40317F57" w:rsidR="00A15583" w:rsidRDefault="00A15583" w:rsidP="00354BA3">
      <w:pPr>
        <w:spacing w:after="0" w:line="14" w:lineRule="auto"/>
        <w:contextualSpacing/>
      </w:pPr>
    </w:p>
    <w:tbl>
      <w:tblPr>
        <w:tblStyle w:val="Tablaconcuadrcula"/>
        <w:tblW w:w="15026" w:type="dxa"/>
        <w:tblInd w:w="-572" w:type="dxa"/>
        <w:tblLayout w:type="fixed"/>
        <w:tblLook w:val="04A0" w:firstRow="1" w:lastRow="0" w:firstColumn="1" w:lastColumn="0" w:noHBand="0" w:noVBand="1"/>
      </w:tblPr>
      <w:tblGrid>
        <w:gridCol w:w="1418"/>
        <w:gridCol w:w="992"/>
        <w:gridCol w:w="1843"/>
        <w:gridCol w:w="5386"/>
        <w:gridCol w:w="5387"/>
      </w:tblGrid>
      <w:tr w:rsidR="00834B1D" w:rsidRPr="00354BA3" w14:paraId="0FD807E7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2AA3DE85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B9C68FC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Natural compounds - Flavonoids</w:t>
            </w:r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6A746F20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34B1D" w:rsidRPr="00354BA3" w14:paraId="3C6E36BC" w14:textId="77777777" w:rsidTr="00354BA3">
        <w:trPr>
          <w:trHeight w:val="274"/>
        </w:trPr>
        <w:tc>
          <w:tcPr>
            <w:tcW w:w="4253" w:type="dxa"/>
            <w:gridSpan w:val="3"/>
            <w:shd w:val="clear" w:color="auto" w:fill="E7E6E6" w:themeFill="background2"/>
            <w:vAlign w:val="center"/>
          </w:tcPr>
          <w:p w14:paraId="6DB3E442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shd w:val="clear" w:color="auto" w:fill="E7E6E6" w:themeFill="background2"/>
            <w:vAlign w:val="center"/>
          </w:tcPr>
          <w:p w14:paraId="2948B2C9" w14:textId="630634BD" w:rsidR="00834B1D" w:rsidRPr="00354BA3" w:rsidRDefault="00834B1D" w:rsidP="003B3993">
            <w:pPr>
              <w:pStyle w:val="Prrafodelista"/>
              <w:numPr>
                <w:ilvl w:val="0"/>
                <w:numId w:val="1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ossess several anticancer effects: they modulate reactive oxygen species (ROS)-scavenging enzyme activities, participate in arresting the cell cycle, induce apoptosis, autophagy, and suppress cancer cell proliferation and invasiveness </w:t>
            </w:r>
            <w:hyperlink w:anchor="_ENREF_44" w:tooltip="Kopustinskiene, 2020 #1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Kopustinskiene&lt;/Author&gt;&lt;Year&gt;2020&lt;/Year&gt;&lt;RecNum&gt;15&lt;/RecNum&gt;&lt;DisplayText&gt;&lt;style face="superscript"&gt;44&lt;/style&gt;&lt;/DisplayText&gt;&lt;record&gt;&lt;rec-number&gt;15&lt;/rec-number&gt;&lt;foreign-keys&gt;&lt;key app="EN" db-id="9awd0fsvkxdtrzexxdjx59tpd95stfxrzwzz"&gt;15&lt;/key&gt;&lt;/foreign-keys&gt;&lt;ref-type name="Journal Article"&gt;17&lt;/ref-type&gt;&lt;contributors&gt;&lt;authors&gt;&lt;author&gt;Kopustinskiene, Dalia M.&lt;/author&gt;&lt;author&gt;Jakstas, Valdas&lt;/author&gt;&lt;author&gt;Savickas, Arunas&lt;/author&gt;&lt;author&gt;Bernatoniene, Jurga&lt;/author&gt;&lt;/authors&gt;&lt;/contributors&gt;&lt;titles&gt;&lt;title&gt;Flavonoids as anticancer agents&lt;/title&gt;&lt;secondary-title&gt;Nutrients&lt;/secondary-title&gt;&lt;/titles&gt;&lt;periodical&gt;&lt;full-title&gt;Nutrients&lt;/full-title&gt;&lt;/periodical&gt;&lt;pages&gt;457-457&lt;/pages&gt;&lt;volume&gt;12&lt;/volume&gt;&lt;number&gt;2&lt;/number&gt;&lt;dates&gt;&lt;year&gt;2020&lt;/year&gt;&lt;/dates&gt;&lt;urls&gt;&lt;related-urls&gt;&lt;url&gt;https://www.mdpi.com/2072-6643/12/2/457&lt;/url&gt;&lt;/related-urls&gt;&lt;/urls&gt;&lt;electronic-resource-num&gt;10.3390/nu1202045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shd w:val="clear" w:color="auto" w:fill="E7E6E6" w:themeFill="background2"/>
            <w:vAlign w:val="center"/>
          </w:tcPr>
          <w:p w14:paraId="64FF97C4" w14:textId="77777777" w:rsidR="00834B1D" w:rsidRPr="00354BA3" w:rsidRDefault="00834B1D" w:rsidP="00692F85">
            <w:pPr>
              <w:pStyle w:val="Prrafodelista"/>
              <w:numPr>
                <w:ilvl w:val="0"/>
                <w:numId w:val="1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ultiple potential applications.</w:t>
            </w:r>
          </w:p>
        </w:tc>
      </w:tr>
      <w:tr w:rsidR="00834B1D" w:rsidRPr="00354BA3" w14:paraId="4B1A74D5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B369FCA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299CEBE4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2320</w:t>
            </w:r>
          </w:p>
        </w:tc>
        <w:tc>
          <w:tcPr>
            <w:tcW w:w="1843" w:type="dxa"/>
            <w:vAlign w:val="center"/>
          </w:tcPr>
          <w:p w14:paraId="041245B3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Luteolin</w:t>
            </w:r>
            <w:proofErr w:type="spellEnd"/>
          </w:p>
        </w:tc>
        <w:tc>
          <w:tcPr>
            <w:tcW w:w="5386" w:type="dxa"/>
            <w:vAlign w:val="center"/>
          </w:tcPr>
          <w:p w14:paraId="4C089C86" w14:textId="7D21561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Found in a number of dietary sources </w:t>
            </w:r>
            <w:hyperlink w:anchor="_ENREF_45" w:tooltip="Omar, 2018 #4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Omar&lt;/Author&gt;&lt;Year&gt;2018&lt;/Year&gt;&lt;RecNum&gt;46&lt;/RecNum&gt;&lt;DisplayText&gt;&lt;style face="superscript"&gt;45&lt;/style&gt;&lt;/DisplayText&gt;&lt;record&gt;&lt;rec-number&gt;46&lt;/rec-number&gt;&lt;foreign-keys&gt;&lt;key app="EN" db-id="9awd0fsvkxdtrzexxdjx59tpd95stfxrzwzz"&gt;46&lt;/key&gt;&lt;/foreign-keys&gt;&lt;ref-type name="Book Section"&gt;5&lt;/ref-type&gt;&lt;contributors&gt;&lt;authors&gt;&lt;author&gt;Omar, Syed Haris&lt;/author&gt;&lt;/authors&gt;&lt;secondary-authors&gt;&lt;author&gt;Goutam Brahmachari&lt;/author&gt;&lt;/secondary-authors&gt;&lt;/contributors&gt;&lt;titles&gt;&lt;title&gt;Chapter 4 - Biophenols: Impacts and Prospects in Anti-Alzheimer Drug Discovery&lt;/title&gt;&lt;secondary-title&gt;Discovery and Development of Neuroprotective Agents from Natural Products&lt;/secondary-title&gt;&lt;/titles&gt;&lt;pages&gt;103-148&lt;/pages&gt;&lt;keywords&gt;&lt;keyword&gt;Alzheimer disease&lt;/keyword&gt;&lt;keyword&gt;Amyloid-β&lt;/keyword&gt;&lt;keyword&gt;Biophenols&lt;/keyword&gt;&lt;keyword&gt;Cognition&lt;/keyword&gt;&lt;keyword&gt;Tau&lt;/keyword&gt;&lt;/keywords&gt;&lt;dates&gt;&lt;year&gt;2018&lt;/year&gt;&lt;/dates&gt;&lt;publisher&gt;Elsevier&lt;/publisher&gt;&lt;isbn&gt;978-0-12-809593-5&lt;/isbn&gt;&lt;urls&gt;&lt;related-urls&gt;&lt;url&gt;http://www.sciencedirect.com/science/article/pii/B9780128095935000045&lt;/url&gt;&lt;/related-urls&gt;&lt;/urls&gt;&lt;electronic-resource-num&gt;https://doi.org/10.1016/B978-0-12-809593-5.00004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016998E0" w14:textId="6752D1C2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lants rich in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luteoli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have been used in Chinese traditional medicine for hypertension, inflammatory disorders, and cancer treatment </w:t>
            </w:r>
            <w:hyperlink w:anchor="_ENREF_46" w:tooltip="Avendaño, 2015 #111" w:history="1"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Avendaño&lt;/Author&gt;&lt;Year&gt;2015&lt;/Year&gt;&lt;RecNum&gt;111&lt;/RecNum&gt;&lt;DisplayText&gt;&lt;style face="superscript"&gt;46&lt;/style&gt;&lt;/DisplayText&gt;&lt;record&gt;&lt;rec-number&gt;111&lt;/rec-number&gt;&lt;foreign-keys&gt;&lt;key app="EN" db-id="9awd0fsvkxdtrzexxdjx59tpd95stfxrzwzz"&gt;111&lt;/key&gt;&lt;/foreign-keys&gt;&lt;ref-type name="Book Section"&gt;5&lt;/ref-type&gt;&lt;contributors&gt;&lt;authors&gt;&lt;author&gt;Avendaño, Carmen&lt;/author&gt;&lt;author&gt;Menéndez, J. Carlos&lt;/author&gt;&lt;/authors&gt;&lt;/contributors&gt;&lt;titles&gt;&lt;title&gt;Cancer Chemoprevention&lt;/title&gt;&lt;secondary-title&gt;Medicinal Chemistry of Anticancer Drugs&lt;/secondary-title&gt;&lt;/titles&gt;&lt;pages&gt;701-723&lt;/pages&gt;&lt;edition&gt;Second Edition&lt;/edition&gt;&lt;dates&gt;&lt;year&gt;2015&lt;/year&gt;&lt;/dates&gt;&lt;publisher&gt;Elsevier&lt;/publisher&gt;&lt;urls&gt;&lt;related-urls&gt;&lt;url&gt;https://linkinghub.elsevier.com/retrieve/pii/B9780444626493000156&lt;/url&gt;&lt;/related-urls&gt;&lt;/urls&gt;&lt;electronic-resource-num&gt;10.1016/B978-0-444-62649-3.00015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vertAlign w:val="superscript"/>
                  <w:lang w:val="en-US"/>
                </w:rPr>
                <w:t>46</w: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316804CB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100F6B5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2D054F34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94258</w:t>
            </w:r>
          </w:p>
        </w:tc>
        <w:tc>
          <w:tcPr>
            <w:tcW w:w="1843" w:type="dxa"/>
            <w:vAlign w:val="center"/>
          </w:tcPr>
          <w:p w14:paraId="3FBC4260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Eriodictyol</w:t>
            </w:r>
            <w:proofErr w:type="spellEnd"/>
          </w:p>
        </w:tc>
        <w:tc>
          <w:tcPr>
            <w:tcW w:w="5386" w:type="dxa"/>
            <w:vAlign w:val="center"/>
          </w:tcPr>
          <w:p w14:paraId="344B3777" w14:textId="76CA992E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resent in citrus fruits and Chinese herbs used in the food industry </w:t>
            </w:r>
            <w:hyperlink w:anchor="_ENREF_47" w:tooltip="Rajan, 2018 #4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Rajan&lt;/Author&gt;&lt;Year&gt;2018&lt;/Year&gt;&lt;RecNum&gt;40&lt;/RecNum&gt;&lt;DisplayText&gt;&lt;style face="superscript"&gt;47&lt;/style&gt;&lt;/DisplayText&gt;&lt;record&gt;&lt;rec-number&gt;40&lt;/rec-number&gt;&lt;foreign-keys&gt;&lt;key app="EN" db-id="9awd0fsvkxdtrzexxdjx59tpd95stfxrzwzz"&gt;40&lt;/key&gt;&lt;/foreign-keys&gt;&lt;ref-type name="Book Section"&gt;5&lt;/ref-type&gt;&lt;contributors&gt;&lt;authors&gt;&lt;author&gt;Rajan, Vijisha K.&lt;/author&gt;&lt;author&gt;Muraleedharan, K.&lt;/author&gt;&lt;author&gt;Hussan, K. P. Safna&lt;/author&gt;&lt;/authors&gt;&lt;/contributors&gt;&lt;titles&gt;&lt;title&gt;Structural Evaluation and Toxicological Study of a Bitter Masking Bioactive Flavanone, ‘Eriodictyol’&lt;/title&gt;&lt;secondary-title&gt;Polyphenols: Prevention and Treatment of Human Disease&lt;/secondary-title&gt;&lt;/titles&gt;&lt;pages&gt;45-60&lt;/pages&gt;&lt;edition&gt;Second Edition&lt;/edition&gt;&lt;dates&gt;&lt;year&gt;2018&lt;/year&gt;&lt;/dates&gt;&lt;publisher&gt;Elsevier&lt;/publisher&gt;&lt;urls&gt;&lt;related-urls&gt;&lt;url&gt;https://linkinghub.elsevier.com/retrieve/pii/B9780128130087000059&lt;/url&gt;&lt;/related-urls&gt;&lt;/urls&gt;&lt;electronic-resource-num&gt;10.1016/B978-0-12-813008-7.00005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449B9ADC" w14:textId="675E6702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Reduces inflammation by NF-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κB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blockade </w:t>
            </w:r>
            <w:hyperlink w:anchor="_ENREF_48" w:tooltip="Shukla, 2019 #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Shukla&lt;/Author&gt;&lt;Year&gt;2019&lt;/Year&gt;&lt;RecNum&gt;6&lt;/RecNum&gt;&lt;DisplayText&gt;&lt;style face="superscript"&gt;48&lt;/style&gt;&lt;/DisplayText&gt;&lt;record&gt;&lt;rec-number&gt;6&lt;/rec-number&gt;&lt;foreign-keys&gt;&lt;key app="EN" db-id="9awd0fsvkxdtrzexxdjx59tpd95stfxrzwzz"&gt;6&lt;/key&gt;&lt;/foreign-keys&gt;&lt;ref-type name="Book Section"&gt;5&lt;/ref-type&gt;&lt;contributors&gt;&lt;authors&gt;&lt;author&gt;Shukla, Rajesh&lt;/author&gt;&lt;author&gt;Pandey, Vikas&lt;/author&gt;&lt;author&gt;Vadnere, Gautam P.&lt;/author&gt;&lt;author&gt;Lodhi, Santram&lt;/author&gt;&lt;/authors&gt;&lt;secondary-authors&gt;&lt;author&gt;Watson, Ronald Ross&lt;/author&gt;&lt;author&gt;Preedy, Victor R.&lt;/author&gt;&lt;/secondary-authors&gt;&lt;/contributors&gt;&lt;titles&gt;&lt;title&gt;Chapter 18 - Role of Flavonoids in Management of Inflammatory Disorders&lt;/title&gt;&lt;secondary-title&gt;Bioactive Food as Dietary Interventions for Arthritis and Related Inflammatory Diseases&lt;/secondary-title&gt;&lt;/titles&gt;&lt;pages&gt;293-322&lt;/pages&gt;&lt;edition&gt;Second Edition&lt;/edition&gt;&lt;keywords&gt;&lt;keyword&gt;Flavonoids&lt;/keyword&gt;&lt;keyword&gt;Antiinflammatory&lt;/keyword&gt;&lt;keyword&gt;Cytokines&lt;/keyword&gt;&lt;keyword&gt;Antioxidant&lt;/keyword&gt;&lt;keyword&gt;Oxidative stress&lt;/keyword&gt;&lt;/keywords&gt;&lt;dates&gt;&lt;year&gt;2019&lt;/year&gt;&lt;pub-dates&gt;&lt;date&gt;2019/01/01/&lt;/date&gt;&lt;/pub-dates&gt;&lt;/dates&gt;&lt;publisher&gt;Academic Press&lt;/publisher&gt;&lt;isbn&gt;978-0-12-813820-5&lt;/isbn&gt;&lt;urls&gt;&lt;related-urls&gt;&lt;url&gt;http://www.sciencedirect.com/science/article/pii/B9780128138205000180&lt;/url&gt;&lt;/related-urls&gt;&lt;/urls&gt;&lt;electronic-resource-num&gt;https://doi.org/10.1016/B978-0-12-813820-5.00018-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2090C077" w14:textId="19B83E48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s opposite to other flavonoids,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eriodictyo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lacks the C2–C3 double bond responsible to give more inhibitory activity of basal vascular NO release and vascular superoxide formation </w:t>
            </w:r>
            <w:hyperlink w:anchor="_ENREF_49" w:tooltip="Ribeiro, 2018 #39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Ribeiro&lt;/Author&gt;&lt;Year&gt;2018&lt;/Year&gt;&lt;RecNum&gt;39&lt;/RecNum&gt;&lt;DisplayText&gt;&lt;style face="superscript"&gt;49&lt;/style&gt;&lt;/DisplayText&gt;&lt;record&gt;&lt;rec-number&gt;39&lt;/rec-number&gt;&lt;foreign-keys&gt;&lt;key app="EN" db-id="9awd0fsvkxdtrzexxdjx59tpd95stfxrzwzz"&gt;39&lt;/key&gt;&lt;/foreign-keys&gt;&lt;ref-type name="Book Section"&gt;5&lt;/ref-type&gt;&lt;contributors&gt;&lt;authors&gt;&lt;author&gt;Ribeiro, Daniela&lt;/author&gt;&lt;author&gt;Fernandes, Eduarda&lt;/author&gt;&lt;author&gt;Freitas, Marisa&lt;/author&gt;&lt;/authors&gt;&lt;/contributors&gt;&lt;titles&gt;&lt;title&gt;Flavonoids as Modulators of Neutrophils&amp;apos; Oxidative Burst: Structure-Activity Relationship&lt;/title&gt;&lt;/titles&gt;&lt;pages&gt;261-276&lt;/pages&gt;&lt;dates&gt;&lt;year&gt;2018&lt;/year&gt;&lt;/dates&gt;&lt;publisher&gt;Elsevier&lt;/publisher&gt;&lt;urls&gt;&lt;related-urls&gt;&lt;url&gt;https://linkinghub.elsevier.com/retrieve/pii/B9780128130063000209&lt;/url&gt;&lt;/related-urls&gt;&lt;/urls&gt;&lt;electronic-resource-num&gt;10.1016/B978-0-12-813006-3.00020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5387" w:type="dxa"/>
            <w:vAlign w:val="center"/>
          </w:tcPr>
          <w:p w14:paraId="6C346733" w14:textId="51B26A23" w:rsidR="00834B1D" w:rsidRPr="00354BA3" w:rsidRDefault="00AD37EF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nti-inflammatory, -allergenic, -microbial, -</w:t>
            </w:r>
            <w:r w:rsidR="00834B1D" w:rsidRPr="00354BA3">
              <w:rPr>
                <w:rFonts w:ascii="Arial" w:hAnsi="Arial" w:cs="Arial"/>
                <w:sz w:val="16"/>
                <w:szCs w:val="16"/>
                <w:lang w:val="en-US"/>
              </w:rPr>
              <w:t>can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cer, and -</w:t>
            </w:r>
            <w:r w:rsidR="00834B1D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oxidant properties </w:t>
            </w:r>
            <w:hyperlink w:anchor="_ENREF_48" w:tooltip="Shukla, 2019 #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Shukla&lt;/Author&gt;&lt;Year&gt;2019&lt;/Year&gt;&lt;RecNum&gt;6&lt;/RecNum&gt;&lt;DisplayText&gt;&lt;style face="superscript"&gt;48&lt;/style&gt;&lt;/DisplayText&gt;&lt;record&gt;&lt;rec-number&gt;6&lt;/rec-number&gt;&lt;foreign-keys&gt;&lt;key app="EN" db-id="9awd0fsvkxdtrzexxdjx59tpd95stfxrzwzz"&gt;6&lt;/key&gt;&lt;/foreign-keys&gt;&lt;ref-type name="Book Section"&gt;5&lt;/ref-type&gt;&lt;contributors&gt;&lt;authors&gt;&lt;author&gt;Shukla, Rajesh&lt;/author&gt;&lt;author&gt;Pandey, Vikas&lt;/author&gt;&lt;author&gt;Vadnere, Gautam P.&lt;/author&gt;&lt;author&gt;Lodhi, Santram&lt;/author&gt;&lt;/authors&gt;&lt;secondary-authors&gt;&lt;author&gt;Watson, Ronald Ross&lt;/author&gt;&lt;author&gt;Preedy, Victor R.&lt;/author&gt;&lt;/secondary-authors&gt;&lt;/contributors&gt;&lt;titles&gt;&lt;title&gt;Chapter 18 - Role of Flavonoids in Management of Inflammatory Disorders&lt;/title&gt;&lt;secondary-title&gt;Bioactive Food as Dietary Interventions for Arthritis and Related Inflammatory Diseases&lt;/secondary-title&gt;&lt;/titles&gt;&lt;pages&gt;293-322&lt;/pages&gt;&lt;edition&gt;Second Edition&lt;/edition&gt;&lt;keywords&gt;&lt;keyword&gt;Flavonoids&lt;/keyword&gt;&lt;keyword&gt;Antiinflammatory&lt;/keyword&gt;&lt;keyword&gt;Cytokines&lt;/keyword&gt;&lt;keyword&gt;Antioxidant&lt;/keyword&gt;&lt;keyword&gt;Oxidative stress&lt;/keyword&gt;&lt;/keywords&gt;&lt;dates&gt;&lt;year&gt;2019&lt;/year&gt;&lt;pub-dates&gt;&lt;date&gt;2019/01/01/&lt;/date&gt;&lt;/pub-dates&gt;&lt;/dates&gt;&lt;publisher&gt;Academic Press&lt;/publisher&gt;&lt;isbn&gt;978-0-12-813820-5&lt;/isbn&gt;&lt;urls&gt;&lt;related-urls&gt;&lt;url&gt;http://www.sciencedirect.com/science/article/pii/B9780128138205000180&lt;/url&gt;&lt;/related-urls&gt;&lt;/urls&gt;&lt;electronic-resource-num&gt;https://doi.org/10.1016/B978-0-12-813820-5.00018-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4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="00834B1D"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3F7E0836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7E8C9D8F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73857187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2391</w:t>
            </w:r>
          </w:p>
        </w:tc>
        <w:tc>
          <w:tcPr>
            <w:tcW w:w="1843" w:type="dxa"/>
            <w:vAlign w:val="center"/>
          </w:tcPr>
          <w:p w14:paraId="61614E8A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Quercetin</w:t>
            </w:r>
            <w:proofErr w:type="spellEnd"/>
          </w:p>
        </w:tc>
        <w:tc>
          <w:tcPr>
            <w:tcW w:w="5386" w:type="dxa"/>
            <w:vAlign w:val="center"/>
          </w:tcPr>
          <w:p w14:paraId="6D0EDFC5" w14:textId="5B7C65D9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Obtained from diverse fruits and vegetables </w:t>
            </w:r>
            <w:hyperlink w:anchor="_ENREF_50" w:tooltip="Horwitz, 2018 #2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Horwitz&lt;/Author&gt;&lt;Year&gt;2018&lt;/Year&gt;&lt;RecNum&gt;29&lt;/RecNum&gt;&lt;DisplayText&gt;&lt;style face="superscript"&gt;50&lt;/style&gt;&lt;/DisplayText&gt;&lt;record&gt;&lt;rec-number&gt;29&lt;/rec-number&gt;&lt;foreign-keys&gt;&lt;key app="EN" db-id="9awd0fsvkxdtrzexxdjx59tpd95stfxrzwzz"&gt;29&lt;/key&gt;&lt;/foreign-keys&gt;&lt;ref-type name="Book Section"&gt;5&lt;/ref-type&gt;&lt;contributors&gt;&lt;authors&gt;&lt;author&gt;Horwitz, Randy J.&lt;/author&gt;&lt;/authors&gt;&lt;/contributors&gt;&lt;titles&gt;&lt;title&gt;The Allergic Patient&lt;/title&gt;&lt;/titles&gt;&lt;pages&gt;300-309.e2&lt;/pages&gt;&lt;dates&gt;&lt;year&gt;2018&lt;/year&gt;&lt;/dates&gt;&lt;publisher&gt;Elsevier&lt;/publisher&gt;&lt;urls&gt;&lt;related-urls&gt;&lt;url&gt;https://linkinghub.elsevier.com/retrieve/pii/B978032335868200030X&lt;/url&gt;&lt;/related-urls&gt;&lt;/urls&gt;&lt;electronic-resource-num&gt;10.1016/B978-0-323-35868-2.00030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6EAB6806" w14:textId="7816E005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tabilizes basophils and mast cells </w:t>
            </w:r>
            <w:hyperlink w:anchor="_ENREF_50" w:tooltip="Horwitz, 2018 #2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Horwitz&lt;/Author&gt;&lt;Year&gt;2018&lt;/Year&gt;&lt;RecNum&gt;29&lt;/RecNum&gt;&lt;DisplayText&gt;&lt;style face="superscript"&gt;50&lt;/style&gt;&lt;/DisplayText&gt;&lt;record&gt;&lt;rec-number&gt;29&lt;/rec-number&gt;&lt;foreign-keys&gt;&lt;key app="EN" db-id="9awd0fsvkxdtrzexxdjx59tpd95stfxrzwzz"&gt;29&lt;/key&gt;&lt;/foreign-keys&gt;&lt;ref-type name="Book Section"&gt;5&lt;/ref-type&gt;&lt;contributors&gt;&lt;authors&gt;&lt;author&gt;Horwitz, Randy J.&lt;/author&gt;&lt;/authors&gt;&lt;/contributors&gt;&lt;titles&gt;&lt;title&gt;The Allergic Patient&lt;/title&gt;&lt;/titles&gt;&lt;pages&gt;300-309.e2&lt;/pages&gt;&lt;dates&gt;&lt;year&gt;2018&lt;/year&gt;&lt;/dates&gt;&lt;publisher&gt;Elsevier&lt;/publisher&gt;&lt;urls&gt;&lt;related-urls&gt;&lt;url&gt;https://linkinghub.elsevier.com/retrieve/pii/B978032335868200030X&lt;/url&gt;&lt;/related-urls&gt;&lt;/urls&gt;&lt;electronic-resource-num&gt;10.1016/B978-0-323-35868-2.00030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40C297E7" w14:textId="27A8862F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Reduces obesity by increase in AMPK expression </w:t>
            </w:r>
            <w:hyperlink w:anchor="_ENREF_51" w:tooltip="Woon, 2014 #2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Woon&lt;/Author&gt;&lt;Year&gt;2014&lt;/Year&gt;&lt;RecNum&gt;25&lt;/RecNum&gt;&lt;DisplayText&gt;&lt;style face="superscript"&gt;51&lt;/style&gt;&lt;/DisplayText&gt;&lt;record&gt;&lt;rec-number&gt;25&lt;/rec-number&gt;&lt;foreign-keys&gt;&lt;key app="EN" db-id="9awd0fsvkxdtrzexxdjx59tpd95stfxrzwzz"&gt;25&lt;/key&gt;&lt;/foreign-keys&gt;&lt;ref-type name="Book Section"&gt;5&lt;/ref-type&gt;&lt;contributors&gt;&lt;authors&gt;&lt;author&gt;Woon, Esther C. Y.&lt;/author&gt;&lt;author&gt;Toh, Joel D. W.&lt;/author&gt;&lt;/authors&gt;&lt;/contributors&gt;&lt;titles&gt;&lt;title&gt;Chapter 6 - Antiobesity Effects of Natural Products from an Epigenetic Perspective&lt;/title&gt;&lt;secondary-title&gt;Studies in Natural Products Chemistry&lt;/secondary-title&gt;&lt;/titles&gt;&lt;pages&gt;161-193&lt;/pages&gt;&lt;volume&gt;41, &lt;/volume&gt;&lt;section&gt;6&lt;/section&gt;&lt;dates&gt;&lt;year&gt;2014&lt;/year&gt;&lt;/dates&gt;&lt;urls&gt;&lt;related-urls&gt;&lt;url&gt;https://linkinghub.elsevier.com/retrieve/pii/B9780444632944000061&lt;/url&gt;&lt;/related-urls&gt;&lt;/urls&gt;&lt;electronic-resource-num&gt;10.1016/B978-0-444-63294-4.00006-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044A5E26" w14:textId="16C54A39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hibits histone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deacetylas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1 and DNA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ethyltransferas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1 </w:t>
            </w:r>
            <w:hyperlink w:anchor="_ENREF_51" w:tooltip="Woon, 2014 #2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Woon&lt;/Author&gt;&lt;Year&gt;2014&lt;/Year&gt;&lt;RecNum&gt;25&lt;/RecNum&gt;&lt;DisplayText&gt;&lt;style face="superscript"&gt;51&lt;/style&gt;&lt;/DisplayText&gt;&lt;record&gt;&lt;rec-number&gt;25&lt;/rec-number&gt;&lt;foreign-keys&gt;&lt;key app="EN" db-id="9awd0fsvkxdtrzexxdjx59tpd95stfxrzwzz"&gt;25&lt;/key&gt;&lt;/foreign-keys&gt;&lt;ref-type name="Book Section"&gt;5&lt;/ref-type&gt;&lt;contributors&gt;&lt;authors&gt;&lt;author&gt;Woon, Esther C. Y.&lt;/author&gt;&lt;author&gt;Toh, Joel D. W.&lt;/author&gt;&lt;/authors&gt;&lt;/contributors&gt;&lt;titles&gt;&lt;title&gt;Chapter 6 - Antiobesity Effects of Natural Products from an Epigenetic Perspective&lt;/title&gt;&lt;secondary-title&gt;Studies in Natural Products Chemistry&lt;/secondary-title&gt;&lt;/titles&gt;&lt;pages&gt;161-193&lt;/pages&gt;&lt;volume&gt;41, &lt;/volume&gt;&lt;section&gt;6&lt;/section&gt;&lt;dates&gt;&lt;year&gt;2014&lt;/year&gt;&lt;/dates&gt;&lt;urls&gt;&lt;related-urls&gt;&lt;url&gt;https://linkinghub.elsevier.com/retrieve/pii/B9780444632944000061&lt;/url&gt;&lt;/related-urls&gt;&lt;/urls&gt;&lt;electronic-resource-num&gt;10.1016/B978-0-444-63294-4.00006-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340A9A7E" w14:textId="00FF4596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ntioxidativ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, -inflammatory, -platelet, -apoptotic, -invasive and -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ngiogen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roperties </w:t>
            </w:r>
            <w:hyperlink w:anchor="_ENREF_51" w:tooltip="Woon, 2014 #2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Woon&lt;/Author&gt;&lt;Year&gt;2014&lt;/Year&gt;&lt;RecNum&gt;25&lt;/RecNum&gt;&lt;DisplayText&gt;&lt;style face="superscript"&gt;51&lt;/style&gt;&lt;/DisplayText&gt;&lt;record&gt;&lt;rec-number&gt;25&lt;/rec-number&gt;&lt;foreign-keys&gt;&lt;key app="EN" db-id="9awd0fsvkxdtrzexxdjx59tpd95stfxrzwzz"&gt;25&lt;/key&gt;&lt;/foreign-keys&gt;&lt;ref-type name="Book Section"&gt;5&lt;/ref-type&gt;&lt;contributors&gt;&lt;authors&gt;&lt;author&gt;Woon, Esther C. Y.&lt;/author&gt;&lt;author&gt;Toh, Joel D. W.&lt;/author&gt;&lt;/authors&gt;&lt;/contributors&gt;&lt;titles&gt;&lt;title&gt;Chapter 6 - Antiobesity Effects of Natural Products from an Epigenetic Perspective&lt;/title&gt;&lt;secondary-title&gt;Studies in Natural Products Chemistry&lt;/secondary-title&gt;&lt;/titles&gt;&lt;pages&gt;161-193&lt;/pages&gt;&lt;volume&gt;41, &lt;/volume&gt;&lt;section&gt;6&lt;/section&gt;&lt;dates&gt;&lt;year&gt;2014&lt;/year&gt;&lt;/dates&gt;&lt;urls&gt;&lt;related-urls&gt;&lt;url&gt;https://linkinghub.elsevier.com/retrieve/pii/B9780444632944000061&lt;/url&gt;&lt;/related-urls&gt;&lt;/urls&gt;&lt;electronic-resource-num&gt;10.1016/B978-0-444-63294-4.00006-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15D5A094" w14:textId="1FF9D93B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Nephro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-, gastro-,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ngio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-, cardio- and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chondroprotectiv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roperties </w:t>
            </w:r>
            <w:hyperlink w:anchor="_ENREF_52" w:tooltip="Shebeko, 2018 #4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Shebeko&lt;/Author&gt;&lt;Year&gt;2018&lt;/Year&gt;&lt;RecNum&gt;49&lt;/RecNum&gt;&lt;DisplayText&gt;&lt;style face="superscript"&gt;52&lt;/style&gt;&lt;/DisplayText&gt;&lt;record&gt;&lt;rec-number&gt;49&lt;/rec-number&gt;&lt;foreign-keys&gt;&lt;key app="EN" db-id="9awd0fsvkxdtrzexxdjx59tpd95stfxrzwzz"&gt;49&lt;/key&gt;&lt;/foreign-keys&gt;&lt;ref-type name="Book Section"&gt;5&lt;/ref-type&gt;&lt;contributors&gt;&lt;authors&gt;&lt;author&gt;Shebeko, S. K.&lt;/author&gt;&lt;author&gt;Zupanets, I. A.&lt;/author&gt;&lt;author&gt;Popov, O. S.&lt;/author&gt;&lt;author&gt;Tarasenko, O. O.&lt;/author&gt;&lt;author&gt;Shalamay, A. S.&lt;/author&gt;&lt;/authors&gt;&lt;/contributors&gt;&lt;titles&gt;&lt;title&gt;Effects of Quercetin and Its Combinations on Health&lt;/title&gt;&lt;/titles&gt;&lt;pages&gt;373-394&lt;/pages&gt;&lt;dates&gt;&lt;year&gt;2018&lt;/year&gt;&lt;/dates&gt;&lt;publisher&gt;Elsevier&lt;/publisher&gt;&lt;urls&gt;&lt;related-urls&gt;&lt;url&gt;https://linkinghub.elsevier.com/retrieve/pii/B9780128130063000271&lt;/url&gt;&lt;/related-urls&gt;&lt;/urls&gt;&lt;electronic-resource-num&gt;10.1016/B978-0-12-813006-3.00027-1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77A3579D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10DCD2B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6984C462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2007</w:t>
            </w:r>
          </w:p>
        </w:tc>
        <w:tc>
          <w:tcPr>
            <w:tcW w:w="1843" w:type="dxa"/>
            <w:vAlign w:val="center"/>
          </w:tcPr>
          <w:p w14:paraId="256ED4AC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Myricetin</w:t>
            </w:r>
            <w:proofErr w:type="spellEnd"/>
          </w:p>
        </w:tc>
        <w:tc>
          <w:tcPr>
            <w:tcW w:w="5386" w:type="dxa"/>
            <w:vAlign w:val="center"/>
          </w:tcPr>
          <w:p w14:paraId="27E181A2" w14:textId="046EBF05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Found in tea, berries, fruits, vegetables, and the plant </w:t>
            </w:r>
            <w:proofErr w:type="spellStart"/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Diospyros</w:t>
            </w:r>
            <w:proofErr w:type="spellEnd"/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 lotus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53" w:tooltip="Jadeja, 2014 #4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Jadeja&lt;/Author&gt;&lt;Year&gt;2014&lt;/Year&gt;&lt;RecNum&gt;45&lt;/RecNum&gt;&lt;DisplayText&gt;&lt;style face="superscript"&gt;53&lt;/style&gt;&lt;/DisplayText&gt;&lt;record&gt;&lt;rec-number&gt;45&lt;/rec-number&gt;&lt;foreign-keys&gt;&lt;key app="EN" db-id="9awd0fsvkxdtrzexxdjx59tpd95stfxrzwzz"&gt;45&lt;/key&gt;&lt;/foreign-keys&gt;&lt;ref-type name="Book Section"&gt;5&lt;/ref-type&gt;&lt;contributors&gt;&lt;authors&gt;&lt;author&gt;Jadeja, Ravirajsinh N.&lt;/author&gt;&lt;author&gt;Devkar, Ranjitsinh V.&lt;/author&gt;&lt;/authors&gt;&lt;/contributors&gt;&lt;titles&gt;&lt;title&gt;Polyphenols and Flavonoids in Controlling Non-Alcoholic Steatohepatitis&lt;/title&gt;&lt;/titles&gt;&lt;pages&gt;615-623&lt;/pages&gt;&lt;dates&gt;&lt;year&gt;2014&lt;/year&gt;&lt;/dates&gt;&lt;publisher&gt;Elsevier&lt;/publisher&gt;&lt;urls&gt;&lt;related-urls&gt;&lt;url&gt;https://linkinghub.elsevier.com/retrieve/pii/B9780123984562000475&lt;/url&gt;&lt;/related-urls&gt;&lt;/urls&gt;&lt;electronic-resource-num&gt;10.1016/B978-0-12-398456-2.00047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1136F1B5" w14:textId="77ABDAFB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hibits thrombin with an IC</w:t>
            </w:r>
            <w:r w:rsidRPr="00354BA3">
              <w:rPr>
                <w:rFonts w:ascii="Arial" w:hAnsi="Arial" w:cs="Arial"/>
                <w:sz w:val="16"/>
                <w:szCs w:val="16"/>
                <w:vertAlign w:val="subscript"/>
                <w:lang w:val="en-US"/>
              </w:rPr>
              <w:t>50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value of 56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μM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54" w:tooltip="Wang, 2020 #3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Wang&lt;/Author&gt;&lt;Year&gt;2020&lt;/Year&gt;&lt;RecNum&gt;35&lt;/RecNum&gt;&lt;DisplayText&gt;&lt;style face="superscript"&gt;54&lt;/style&gt;&lt;/DisplayText&gt;&lt;record&gt;&lt;rec-number&gt;35&lt;/rec-number&gt;&lt;foreign-keys&gt;&lt;key app="EN" db-id="9awd0fsvkxdtrzexxdjx59tpd95stfxrzwzz"&gt;35&lt;/key&gt;&lt;/foreign-keys&gt;&lt;ref-type name="Journal Article"&gt;17&lt;/ref-type&gt;&lt;contributors&gt;&lt;authors&gt;&lt;author&gt;Wang, Xiaoyan&lt;/author&gt;&lt;author&gt;Yang, Zhen&lt;/author&gt;&lt;author&gt;Su, Feifei&lt;/author&gt;&lt;author&gt;Li, Jin&lt;/author&gt;&lt;author&gt;Boadi, Evans Owusu&lt;/author&gt;&lt;author&gt;Chang, Yan-xu&lt;/author&gt;&lt;author&gt;Wang, Hui&lt;/author&gt;&lt;/authors&gt;&lt;/contributors&gt;&lt;titles&gt;&lt;title&gt;&lt;style face="normal" font="default" size="100%"&gt;Study on structure activity relationship of natural Flavonoids against thrombin by molecular docking virtual screening combined with activity evaluation &lt;/style&gt;&lt;style face="italic" font="default" size="100%"&gt;in vitro&lt;/style&gt;&lt;/title&gt;&lt;secondary-title&gt;Molecules&lt;/secondary-title&gt;&lt;/titles&gt;&lt;periodical&gt;&lt;full-title&gt;Molecules&lt;/full-title&gt;&lt;/periodical&gt;&lt;pages&gt;422-422&lt;/pages&gt;&lt;volume&gt;25&lt;/volume&gt;&lt;number&gt;2&lt;/number&gt;&lt;dates&gt;&lt;year&gt;2020&lt;/year&gt;&lt;/dates&gt;&lt;urls&gt;&lt;related-urls&gt;&lt;url&gt;https://www.mdpi.com/1420-3049/25/2/422&lt;/url&gt;&lt;/related-urls&gt;&lt;/urls&gt;&lt;electronic-resource-num&gt;10.3390/molecules25020422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03E355AB" w14:textId="4B6F4A98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hibits the production of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proinflammatory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mediators through the suppression of NF-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κB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STAT1 activation and induction of Nrf2-mediated HO-1 expression in LPS-stimulated RAW264.7 macrophages </w:t>
            </w:r>
            <w:hyperlink w:anchor="_ENREF_55" w:tooltip="Cho, 2016 #1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Cho&lt;/Author&gt;&lt;Year&gt;2016&lt;/Year&gt;&lt;RecNum&gt;14&lt;/RecNum&gt;&lt;DisplayText&gt;&lt;style face="superscript"&gt;55&lt;/style&gt;&lt;/DisplayText&gt;&lt;record&gt;&lt;rec-number&gt;14&lt;/rec-number&gt;&lt;foreign-keys&gt;&lt;key app="EN" db-id="9awd0fsvkxdtrzexxdjx59tpd95stfxrzwzz"&gt;14&lt;/key&gt;&lt;/foreign-keys&gt;&lt;ref-type name="Journal Article"&gt;17&lt;/ref-type&gt;&lt;contributors&gt;&lt;authors&gt;&lt;author&gt;Cho, Byoung Ok&lt;/author&gt;&lt;author&gt;Yin, Hong Hua&lt;/author&gt;&lt;author&gt;Park, Sang Hyun&lt;/author&gt;&lt;author&gt;Byun, Eui Baek&lt;/author&gt;&lt;author&gt;Ha, Hun Yong&lt;/author&gt;&lt;author&gt;Jang, Seon Il&lt;/author&gt;&lt;/authors&gt;&lt;/contributors&gt;&lt;titles&gt;&lt;title&gt;&lt;style face="normal" font="default" size="100%"&gt;Anti-inflammatory activity of myricetin from &lt;/style&gt;&lt;style face="italic" font="default" size="100%"&gt;Diospyros lotus&lt;/style&gt;&lt;style face="normal" font="default" size="100%"&gt; through suppression of NF-κB and STAT1 activation and Nrf2-mediated HO-1 induction in lipopolysaccharide-stimulated RAW264.7 macrophages&lt;/style&gt;&lt;/title&gt;&lt;secondary-title&gt;Bioscience, Biotechnology, and Biochemistry&lt;/secondary-title&gt;&lt;/titles&gt;&lt;periodical&gt;&lt;full-title&gt;Bioscience, Biotechnology, and Biochemistry&lt;/full-title&gt;&lt;/periodical&gt;&lt;pages&gt;1520-1530&lt;/pages&gt;&lt;volume&gt;80&lt;/volume&gt;&lt;number&gt;8&lt;/number&gt;&lt;dates&gt;&lt;year&gt;2016&lt;/year&gt;&lt;/dates&gt;&lt;urls&gt;&lt;related-urls&gt;&lt;url&gt;https://www.tandfonline.com/doi/full/10.1080/09168451.2016.1171697&lt;/url&gt;&lt;/related-urls&gt;&lt;/urls&gt;&lt;electronic-resource-num&gt;10.1080/09168451.2016.117169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435A3B57" w14:textId="17E65CB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Diospyros</w:t>
            </w:r>
            <w:proofErr w:type="spellEnd"/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 lotus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s traditionally used in diabetes, diarrhea, tumor, and hypertension treatment </w:t>
            </w:r>
            <w:hyperlink w:anchor="_ENREF_55" w:tooltip="Cho, 2016 #1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Cho&lt;/Author&gt;&lt;Year&gt;2016&lt;/Year&gt;&lt;RecNum&gt;14&lt;/RecNum&gt;&lt;DisplayText&gt;&lt;style face="superscript"&gt;55&lt;/style&gt;&lt;/DisplayText&gt;&lt;record&gt;&lt;rec-number&gt;14&lt;/rec-number&gt;&lt;foreign-keys&gt;&lt;key app="EN" db-id="9awd0fsvkxdtrzexxdjx59tpd95stfxrzwzz"&gt;14&lt;/key&gt;&lt;/foreign-keys&gt;&lt;ref-type name="Journal Article"&gt;17&lt;/ref-type&gt;&lt;contributors&gt;&lt;authors&gt;&lt;author&gt;Cho, Byoung Ok&lt;/author&gt;&lt;author&gt;Yin, Hong Hua&lt;/author&gt;&lt;author&gt;Park, Sang Hyun&lt;/author&gt;&lt;author&gt;Byun, Eui Baek&lt;/author&gt;&lt;author&gt;Ha, Hun Yong&lt;/author&gt;&lt;author&gt;Jang, Seon Il&lt;/author&gt;&lt;/authors&gt;&lt;/contributors&gt;&lt;titles&gt;&lt;title&gt;&lt;style face="normal" font="default" size="100%"&gt;Anti-inflammatory activity of myricetin from &lt;/style&gt;&lt;style face="italic" font="default" size="100%"&gt;Diospyros lotus&lt;/style&gt;&lt;style face="normal" font="default" size="100%"&gt; through suppression of NF-κB and STAT1 activation and Nrf2-mediated HO-1 induction in lipopolysaccharide-stimulated RAW264.7 macrophages&lt;/style&gt;&lt;/title&gt;&lt;secondary-title&gt;Bioscience, Biotechnology, and Biochemistry&lt;/secondary-title&gt;&lt;/titles&gt;&lt;periodical&gt;&lt;full-title&gt;Bioscience, Biotechnology, and Biochemistry&lt;/full-title&gt;&lt;/periodical&gt;&lt;pages&gt;1520-1530&lt;/pages&gt;&lt;volume&gt;80&lt;/volume&gt;&lt;number&gt;8&lt;/number&gt;&lt;dates&gt;&lt;year&gt;2016&lt;/year&gt;&lt;/dates&gt;&lt;urls&gt;&lt;related-urls&gt;&lt;url&gt;https://www.tandfonline.com/doi/full/10.1080/09168451.2016.1171697&lt;/url&gt;&lt;/related-urls&gt;&lt;/urls&gt;&lt;electronic-resource-num&gt;10.1080/09168451.2016.117169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</w:tbl>
    <w:p w14:paraId="7F1346DB" w14:textId="77777777" w:rsidR="00354BA3" w:rsidRDefault="00354BA3">
      <w:r>
        <w:br w:type="page"/>
      </w:r>
    </w:p>
    <w:tbl>
      <w:tblPr>
        <w:tblStyle w:val="Tablaconcuadrcula"/>
        <w:tblW w:w="15026" w:type="dxa"/>
        <w:tblInd w:w="-572" w:type="dxa"/>
        <w:tblLayout w:type="fixed"/>
        <w:tblLook w:val="04A0" w:firstRow="1" w:lastRow="0" w:firstColumn="1" w:lastColumn="0" w:noHBand="0" w:noVBand="1"/>
      </w:tblPr>
      <w:tblGrid>
        <w:gridCol w:w="1418"/>
        <w:gridCol w:w="992"/>
        <w:gridCol w:w="1843"/>
        <w:gridCol w:w="5386"/>
        <w:gridCol w:w="5387"/>
      </w:tblGrid>
      <w:tr w:rsidR="00834B1D" w:rsidRPr="00354BA3" w14:paraId="71B6F21E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50650829" w14:textId="45EF0EB0" w:rsidR="00834B1D" w:rsidRPr="00354BA3" w:rsidRDefault="00834B1D" w:rsidP="00692F85">
            <w:pPr>
              <w:spacing w:after="40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4EF6FCE9" w14:textId="77777777" w:rsidR="00834B1D" w:rsidRPr="00354BA3" w:rsidRDefault="00834B1D" w:rsidP="00FE18DF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Natural compounds - Others</w:t>
            </w:r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745165AF" w14:textId="77777777" w:rsidR="00834B1D" w:rsidRPr="00354BA3" w:rsidRDefault="00834B1D" w:rsidP="00692F85">
            <w:pPr>
              <w:spacing w:after="40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34B1D" w:rsidRPr="00354BA3" w14:paraId="722020B9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1273595E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6E38375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2326</w:t>
            </w:r>
          </w:p>
        </w:tc>
        <w:tc>
          <w:tcPr>
            <w:tcW w:w="1843" w:type="dxa"/>
            <w:vAlign w:val="center"/>
          </w:tcPr>
          <w:p w14:paraId="7DB0471E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Glycyrrhizin</w:t>
            </w:r>
          </w:p>
        </w:tc>
        <w:tc>
          <w:tcPr>
            <w:tcW w:w="5386" w:type="dxa"/>
            <w:vAlign w:val="center"/>
          </w:tcPr>
          <w:p w14:paraId="6EA5386A" w14:textId="5348AB69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Triterpenoid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saponi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found as the major active constituent in licorice root </w:t>
            </w:r>
            <w:hyperlink w:anchor="_ENREF_56" w:tooltip="Girish, 2017 #3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Girish&lt;/Author&gt;&lt;Year&gt;2017&lt;/Year&gt;&lt;RecNum&gt;32&lt;/RecNum&gt;&lt;DisplayText&gt;&lt;style face="superscript"&gt;56&lt;/style&gt;&lt;/DisplayText&gt;&lt;record&gt;&lt;rec-number&gt;32&lt;/rec-number&gt;&lt;foreign-keys&gt;&lt;key app="EN" db-id="9awd0fsvkxdtrzexxdjx59tpd95stfxrzwzz"&gt;32&lt;/key&gt;&lt;/foreign-keys&gt;&lt;ref-type name="Book Section"&gt;5&lt;/ref-type&gt;&lt;contributors&gt;&lt;authors&gt;&lt;author&gt;Girish, C.&lt;/author&gt;&lt;author&gt;Pradhan, S. C.&lt;/author&gt;&lt;/authors&gt;&lt;/contributors&gt;&lt;titles&gt;&lt;title&gt;Herbal Drugs on the Liver&lt;/title&gt;&lt;/titles&gt;&lt;pages&gt;605-620&lt;/pages&gt;&lt;dates&gt;&lt;year&gt;2017&lt;/year&gt;&lt;/dates&gt;&lt;publisher&gt;Elsevier&lt;/publisher&gt;&lt;urls&gt;&lt;related-urls&gt;&lt;url&gt;https://linkinghub.elsevier.com/retrieve/pii/B9780128042748000448&lt;/url&gt;&lt;/related-urls&gt;&lt;/urls&gt;&lt;electronic-resource-num&gt;10.1016/B978-0-12-804274-8.00044-8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6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37237B6" w14:textId="315EB9D6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hows anti-inflammatory and antioxidant activities </w:t>
            </w:r>
            <w:hyperlink w:anchor="_ENREF_57" w:tooltip="Ramos-Tovar, 2019 #47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Ramos-Tovar&lt;/Author&gt;&lt;Year&gt;2019&lt;/Year&gt;&lt;RecNum&gt;47&lt;/RecNum&gt;&lt;DisplayText&gt;&lt;style face="superscript"&gt;57&lt;/style&gt;&lt;/DisplayText&gt;&lt;record&gt;&lt;rec-number&gt;47&lt;/rec-number&gt;&lt;foreign-keys&gt;&lt;key app="EN" db-id="9awd0fsvkxdtrzexxdjx59tpd95stfxrzwzz"&gt;47&lt;/key&gt;&lt;/foreign-keys&gt;&lt;ref-type name="Book Section"&gt;5&lt;/ref-type&gt;&lt;contributors&gt;&lt;authors&gt;&lt;author&gt;Ramos-Tovar, Erika&lt;/author&gt;&lt;author&gt;Muriel, Pablo&lt;/author&gt;&lt;/authors&gt;&lt;secondary-authors&gt;&lt;author&gt;Ronald Ross Watson, Victor R. Preedy&lt;/author&gt;&lt;/secondary-authors&gt;&lt;/contributors&gt;&lt;titles&gt;&lt;title&gt;Phytotherapy for the Liver&lt;/title&gt;&lt;secondary-title&gt;Dietary Interventions in Liver Disease&lt;/secondary-title&gt;&lt;/titles&gt;&lt;pages&gt;101-121&lt;/pages&gt;&lt;section&gt;9&lt;/section&gt;&lt;dates&gt;&lt;year&gt;2019&lt;/year&gt;&lt;/dates&gt;&lt;publisher&gt;Academic Press&lt;/publisher&gt;&lt;urls&gt;&lt;related-urls&gt;&lt;url&gt;https://linkinghub.elsevier.com/retrieve/pii/B9780128144664000094&lt;/url&gt;&lt;/related-urls&gt;&lt;/urls&gt;&lt;electronic-resource-num&gt;10.1016/B978-0-12-814466-4.00009-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FD02F09" w14:textId="042CEAEF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timulates endogenous production of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terferon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57" w:tooltip="Ramos-Tovar, 2019 #47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Ramos-Tovar&lt;/Author&gt;&lt;Year&gt;2019&lt;/Year&gt;&lt;RecNum&gt;47&lt;/RecNum&gt;&lt;DisplayText&gt;&lt;style face="superscript"&gt;57&lt;/style&gt;&lt;/DisplayText&gt;&lt;record&gt;&lt;rec-number&gt;47&lt;/rec-number&gt;&lt;foreign-keys&gt;&lt;key app="EN" db-id="9awd0fsvkxdtrzexxdjx59tpd95stfxrzwzz"&gt;47&lt;/key&gt;&lt;/foreign-keys&gt;&lt;ref-type name="Book Section"&gt;5&lt;/ref-type&gt;&lt;contributors&gt;&lt;authors&gt;&lt;author&gt;Ramos-Tovar, Erika&lt;/author&gt;&lt;author&gt;Muriel, Pablo&lt;/author&gt;&lt;/authors&gt;&lt;secondary-authors&gt;&lt;author&gt;Ronald Ross Watson, Victor R. Preedy&lt;/author&gt;&lt;/secondary-authors&gt;&lt;/contributors&gt;&lt;titles&gt;&lt;title&gt;Phytotherapy for the Liver&lt;/title&gt;&lt;secondary-title&gt;Dietary Interventions in Liver Disease&lt;/secondary-title&gt;&lt;/titles&gt;&lt;pages&gt;101-121&lt;/pages&gt;&lt;section&gt;9&lt;/section&gt;&lt;dates&gt;&lt;year&gt;2019&lt;/year&gt;&lt;/dates&gt;&lt;publisher&gt;Academic Press&lt;/publisher&gt;&lt;urls&gt;&lt;related-urls&gt;&lt;url&gt;https://linkinghub.elsevier.com/retrieve/pii/B9780128144664000094&lt;/url&gt;&lt;/related-urls&gt;&lt;/urls&gt;&lt;electronic-resource-num&gt;10.1016/B978-0-12-814466-4.00009-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0A95804" w14:textId="279A31D3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duces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elanogenesi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through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cAMP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signaling </w:t>
            </w:r>
            <w:hyperlink w:anchor="_ENREF_58" w:tooltip="Blom van Staden, 2018 #2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Blom van Staden&lt;/Author&gt;&lt;Year&gt;2018&lt;/Year&gt;&lt;RecNum&gt;24&lt;/RecNum&gt;&lt;DisplayText&gt;&lt;style face="superscript"&gt;58&lt;/style&gt;&lt;/DisplayText&gt;&lt;record&gt;&lt;rec-number&gt;24&lt;/rec-number&gt;&lt;foreign-keys&gt;&lt;key app="EN" db-id="9awd0fsvkxdtrzexxdjx59tpd95stfxrzwzz"&gt;24&lt;/key&gt;&lt;/foreign-keys&gt;&lt;ref-type name="Book Section"&gt;5&lt;/ref-type&gt;&lt;contributors&gt;&lt;authors&gt;&lt;author&gt;Blom van Staden, Analike&lt;/author&gt;&lt;author&gt;Lall, Namrita&lt;/author&gt;&lt;/authors&gt;&lt;/contributors&gt;&lt;titles&gt;&lt;title&gt;Chapter 5 - Medicinal Plants as Alternative Treatments for Progressive Macular Hypomelanosis&lt;/title&gt;&lt;secondary-title&gt;Medicinal Plants for Holistic Health and Well-Being&lt;/secondary-title&gt;&lt;/titles&gt;&lt;pages&gt;145-182&lt;/pages&gt;&lt;dates&gt;&lt;year&gt;2018&lt;/year&gt;&lt;/dates&gt;&lt;publisher&gt;Elsevier&lt;/publisher&gt;&lt;urls&gt;&lt;related-urls&gt;&lt;url&gt;https://linkinghub.elsevier.com/retrieve/pii/B9780128124758000056&lt;/url&gt;&lt;/related-urls&gt;&lt;/urls&gt;&lt;electronic-resource-num&gt;10.1016/B978-0-12-812475-8.00005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0BA272F0" w14:textId="710DE32B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Bronchitis, gastritis, and jaundice alleviation in traditional medicine </w:t>
            </w:r>
            <w:hyperlink w:anchor="_ENREF_56" w:tooltip="Girish, 2017 #3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Girish&lt;/Author&gt;&lt;Year&gt;2017&lt;/Year&gt;&lt;RecNum&gt;32&lt;/RecNum&gt;&lt;DisplayText&gt;&lt;style face="superscript"&gt;56&lt;/style&gt;&lt;/DisplayText&gt;&lt;record&gt;&lt;rec-number&gt;32&lt;/rec-number&gt;&lt;foreign-keys&gt;&lt;key app="EN" db-id="9awd0fsvkxdtrzexxdjx59tpd95stfxrzwzz"&gt;32&lt;/key&gt;&lt;/foreign-keys&gt;&lt;ref-type name="Book Section"&gt;5&lt;/ref-type&gt;&lt;contributors&gt;&lt;authors&gt;&lt;author&gt;Girish, C.&lt;/author&gt;&lt;author&gt;Pradhan, S. C.&lt;/author&gt;&lt;/authors&gt;&lt;/contributors&gt;&lt;titles&gt;&lt;title&gt;Herbal Drugs on the Liver&lt;/title&gt;&lt;/titles&gt;&lt;pages&gt;605-620&lt;/pages&gt;&lt;dates&gt;&lt;year&gt;2017&lt;/year&gt;&lt;/dates&gt;&lt;publisher&gt;Elsevier&lt;/publisher&gt;&lt;urls&gt;&lt;related-urls&gt;&lt;url&gt;https://linkinghub.elsevier.com/retrieve/pii/B9780128042748000448&lt;/url&gt;&lt;/related-urls&gt;&lt;/urls&gt;&lt;electronic-resource-num&gt;10.1016/B978-0-12-804274-8.00044-8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6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0926A127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5945A9B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3764E0D3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4646</w:t>
            </w:r>
          </w:p>
        </w:tc>
        <w:tc>
          <w:tcPr>
            <w:tcW w:w="1843" w:type="dxa"/>
            <w:vAlign w:val="center"/>
          </w:tcPr>
          <w:p w14:paraId="3411C370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Indirubin</w:t>
            </w:r>
            <w:proofErr w:type="spellEnd"/>
          </w:p>
        </w:tc>
        <w:tc>
          <w:tcPr>
            <w:tcW w:w="5386" w:type="dxa"/>
            <w:vAlign w:val="center"/>
          </w:tcPr>
          <w:p w14:paraId="28836FCA" w14:textId="69C022BC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F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ound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in a variety of plants, marine mollusks, bacteria</w:t>
            </w:r>
            <w:r w:rsidR="003A3B06" w:rsidRPr="00354BA3">
              <w:rPr>
                <w:rFonts w:ascii="Arial" w:hAnsi="Arial" w:cs="Arial"/>
                <w:sz w:val="16"/>
                <w:szCs w:val="16"/>
                <w:lang w:val="en-US"/>
              </w:rPr>
              <w:t>,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human urine, and produced in mammals’ intestine </w:t>
            </w:r>
            <w:hyperlink w:anchor="_ENREF_59" w:tooltip="Cragg, 2007 #41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Cragg&lt;/Author&gt;&lt;Year&gt;2007&lt;/Year&gt;&lt;RecNum&gt;41&lt;/RecNum&gt;&lt;DisplayText&gt;&lt;style face="superscript"&gt;59&lt;/style&gt;&lt;/DisplayText&gt;&lt;record&gt;&lt;rec-number&gt;41&lt;/rec-number&gt;&lt;foreign-keys&gt;&lt;key app="EN" db-id="9awd0fsvkxdtrzexxdjx59tpd95stfxrzwzz"&gt;41&lt;/key&gt;&lt;/foreign-keys&gt;&lt;ref-type name="Book Section"&gt;5&lt;/ref-type&gt;&lt;contributors&gt;&lt;authors&gt;&lt;author&gt;Cragg, G. M.&lt;/author&gt;&lt;author&gt;Newman, D. J.&lt;/author&gt;&lt;/authors&gt;&lt;/contributors&gt;&lt;titles&gt;&lt;title&gt;Natural Product Sources of Drugs: Plants, Microbes, Marine Organisms, and Animals&lt;/title&gt;&lt;/titles&gt;&lt;pages&gt;355-403&lt;/pages&gt;&lt;dates&gt;&lt;year&gt;2007&lt;/year&gt;&lt;/dates&gt;&lt;publisher&gt;Elsevier&lt;/publisher&gt;&lt;isbn&gt;978-0-08-045044-5&lt;/isbn&gt;&lt;urls&gt;&lt;related-urls&gt;&lt;url&gt;https://linkinghub.elsevier.com/retrieve/pii/B008045044X000110&lt;/url&gt;&lt;/related-urls&gt;&lt;/urls&gt;&lt;electronic-resource-num&gt;10.1016/B0-08-045044-X/00011-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hyperlink w:anchor="_ENREF_43" w:tooltip="Tanaka, 2019 #42" w:history="1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5645287" w14:textId="68E0D4F6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hibits several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cycli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-dependent kinases and glycogen synthase kinase 3 </w:t>
            </w:r>
            <w:hyperlink w:anchor="_ENREF_59" w:tooltip="Cragg, 2007 #41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Cragg&lt;/Author&gt;&lt;Year&gt;2007&lt;/Year&gt;&lt;RecNum&gt;41&lt;/RecNum&gt;&lt;DisplayText&gt;&lt;style face="superscript"&gt;59&lt;/style&gt;&lt;/DisplayText&gt;&lt;record&gt;&lt;rec-number&gt;41&lt;/rec-number&gt;&lt;foreign-keys&gt;&lt;key app="EN" db-id="9awd0fsvkxdtrzexxdjx59tpd95stfxrzwzz"&gt;41&lt;/key&gt;&lt;/foreign-keys&gt;&lt;ref-type name="Book Section"&gt;5&lt;/ref-type&gt;&lt;contributors&gt;&lt;authors&gt;&lt;author&gt;Cragg, G. M.&lt;/author&gt;&lt;author&gt;Newman, D. J.&lt;/author&gt;&lt;/authors&gt;&lt;/contributors&gt;&lt;titles&gt;&lt;title&gt;Natural Product Sources of Drugs: Plants, Microbes, Marine Organisms, and Animals&lt;/title&gt;&lt;/titles&gt;&lt;pages&gt;355-403&lt;/pages&gt;&lt;dates&gt;&lt;year&gt;2007&lt;/year&gt;&lt;/dates&gt;&lt;publisher&gt;Elsevier&lt;/publisher&gt;&lt;isbn&gt;978-0-08-045044-5&lt;/isbn&gt;&lt;urls&gt;&lt;related-urls&gt;&lt;url&gt;https://linkinghub.elsevier.com/retrieve/pii/B008045044X000110&lt;/url&gt;&lt;/related-urls&gt;&lt;/urls&gt;&lt;electronic-resource-num&gt;10.1016/B0-08-045044-X/00011-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04BEDD16" w14:textId="5412F27A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ay suppress lipopolysaccharides-induced inflammation via Toll-like receptor 4 abrogation mediated by the NF-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κB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MAPK signaling pathways </w:t>
            </w:r>
            <w:hyperlink w:anchor="_ENREF_60" w:tooltip="Lai, 2017 #3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Lai&lt;/Author&gt;&lt;Year&gt;2017&lt;/Year&gt;&lt;RecNum&gt;36&lt;/RecNum&gt;&lt;DisplayText&gt;&lt;style face="superscript"&gt;60&lt;/style&gt;&lt;/DisplayText&gt;&lt;record&gt;&lt;rec-number&gt;36&lt;/rec-number&gt;&lt;foreign-keys&gt;&lt;key app="EN" db-id="9awd0fsvkxdtrzexxdjx59tpd95stfxrzwzz"&gt;36&lt;/key&gt;&lt;/foreign-keys&gt;&lt;ref-type name="Journal Article"&gt;17&lt;/ref-type&gt;&lt;contributors&gt;&lt;authors&gt;&lt;author&gt;Lai, Jin-lun&lt;/author&gt;&lt;author&gt;Liu, Yu-hui&lt;/author&gt;&lt;author&gt;Liu, Chang&lt;/author&gt;&lt;author&gt;Qi, Ming-pu&lt;/author&gt;&lt;author&gt;Liu, Rui-ning&lt;/author&gt;&lt;author&gt;Zhu, Xi-fang&lt;/author&gt;&lt;author&gt;Zhou, Qiu-ge&lt;/author&gt;&lt;author&gt;Chen, Ying-yu&lt;/author&gt;&lt;author&gt;Guo, Ai-zhen&lt;/author&gt;&lt;author&gt;Hu, Chang-min&lt;/author&gt;&lt;/authors&gt;&lt;/contributors&gt;&lt;titles&gt;&lt;title&gt;Indirubin inhibits LPS-induced inflammation via TLR4 abrogation mediated by the NF-kB and MAPK signaling pathways&lt;/title&gt;&lt;secondary-title&gt;Inflammation&lt;/secondary-title&gt;&lt;/titles&gt;&lt;periodical&gt;&lt;full-title&gt;Inflammation&lt;/full-title&gt;&lt;/periodical&gt;&lt;pages&gt;1-12&lt;/pages&gt;&lt;volume&gt;40&lt;/volume&gt;&lt;number&gt;1&lt;/number&gt;&lt;dates&gt;&lt;year&gt;2017&lt;/year&gt;&lt;/dates&gt;&lt;urls&gt;&lt;related-urls&gt;&lt;url&gt;http://link.springer.com/10.1007/s10753-016-0447-7&lt;/url&gt;&lt;/related-urls&gt;&lt;/urls&gt;&lt;electronic-resource-num&gt;10.1007/s10753-016-0447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293458E1" w14:textId="5222103F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Chronic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yelogenou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leukemia treatment in Chinese traditional medicine </w:t>
            </w:r>
            <w:hyperlink w:anchor="_ENREF_59" w:tooltip="Cragg, 2007 #41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Cragg&lt;/Author&gt;&lt;Year&gt;2007&lt;/Year&gt;&lt;RecNum&gt;41&lt;/RecNum&gt;&lt;DisplayText&gt;&lt;style face="superscript"&gt;59&lt;/style&gt;&lt;/DisplayText&gt;&lt;record&gt;&lt;rec-number&gt;41&lt;/rec-number&gt;&lt;foreign-keys&gt;&lt;key app="EN" db-id="9awd0fsvkxdtrzexxdjx59tpd95stfxrzwzz"&gt;41&lt;/key&gt;&lt;/foreign-keys&gt;&lt;ref-type name="Book Section"&gt;5&lt;/ref-type&gt;&lt;contributors&gt;&lt;authors&gt;&lt;author&gt;Cragg, G. M.&lt;/author&gt;&lt;author&gt;Newman, D. J.&lt;/author&gt;&lt;/authors&gt;&lt;/contributors&gt;&lt;titles&gt;&lt;title&gt;Natural Product Sources of Drugs: Plants, Microbes, Marine Organisms, and Animals&lt;/title&gt;&lt;/titles&gt;&lt;pages&gt;355-403&lt;/pages&gt;&lt;dates&gt;&lt;year&gt;2007&lt;/year&gt;&lt;/dates&gt;&lt;publisher&gt;Elsevier&lt;/publisher&gt;&lt;isbn&gt;978-0-08-045044-5&lt;/isbn&gt;&lt;urls&gt;&lt;related-urls&gt;&lt;url&gt;https://linkinghub.elsevier.com/retrieve/pii/B008045044X000110&lt;/url&gt;&lt;/related-urls&gt;&lt;/urls&gt;&lt;electronic-resource-num&gt;10.1016/B0-08-045044-X/00011-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5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84278F1" w14:textId="3ACE3F89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dirubi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in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Lindioi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ointment for psoriasis topical treatment </w:t>
            </w:r>
            <w:hyperlink w:anchor="_ENREF_61" w:tooltip="Lin, 2018 #3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Lin&lt;/Author&gt;&lt;Year&gt;2018&lt;/Year&gt;&lt;RecNum&gt;34&lt;/RecNum&gt;&lt;IDText&gt;dosage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controlled trial&lt;/IDText&gt;&lt;DisplayText&gt;&lt;style face="superscript"&gt;61&lt;/style&gt;&lt;/DisplayText&gt;&lt;record&gt;&lt;rec-number&gt;34&lt;/rec-number&gt;&lt;foreign-keys&gt;&lt;key app="EN" db-id="9awd0fsvkxdtrzexxdjx59tpd95stfxrzwzz"&gt;34&lt;/key&gt;&lt;/foreign-keys&gt;&lt;ref-type name="Journal Article"&gt;17&lt;/ref-type&gt;&lt;contributors&gt;&lt;authors&gt;&lt;author&gt;Lin, Y. 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K&lt;/author&gt;&lt;author&gt;See, L. 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C&lt;/author&gt;&lt;author&gt;Huang, Y. 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H&lt;/author&gt;&lt;author&gt;Chi, C. 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C&lt;/author&gt;&lt;author&gt;Hui, R. C. 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>Y&lt;/author&gt;&lt;/authors&gt;&lt;/contributors&gt;&lt;titles&gt;&lt;title&gt;Comparison of indirubin concentrations in indigo naturalis ointment for psoriasis treatment: a randomized, double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>blind, dosage</w:instrText>
              </w:r>
              <w:r w:rsidR="003B3993" w:rsidRPr="00354BA3">
                <w:rPr>
                  <w:rFonts w:ascii="Cambria Math" w:hAnsi="Cambria Math" w:cs="Cambria Math"/>
                  <w:noProof/>
                  <w:sz w:val="16"/>
                  <w:szCs w:val="16"/>
                  <w:lang w:val="en-US"/>
                </w:rPr>
                <w:instrText>‐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>controlled trial&lt;/title&gt;&lt;secondary-title&gt;British Journal of Dermatology&lt;/secondary-title&gt;&lt;/titles&gt;&lt;periodical&gt;&lt;full-title&gt;British Journal of Dermatology&lt;/full-title&gt;&lt;/periodical&gt;&lt;pages&gt;124-131&lt;/pages&gt;&lt;volume&gt;178&lt;/volume&gt;&lt;number&gt;1&lt;/number&gt;&lt;dates&gt;&lt;year&gt;2018&lt;/year&gt;&lt;/dates&gt;&lt;urls&gt;&lt;related-urls&gt;&lt;url&gt;https://onlinelibrary.wiley.com/doi/abs/10.1111/bjd.15894&lt;/url&gt;&lt;/related-urls&gt;&lt;/urls&gt;&lt;electronic-resource-num&gt;10.1111/bjd.1589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33DCE363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2A01025A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MedChemExpress</w:t>
            </w:r>
            <w:proofErr w:type="spellEnd"/>
          </w:p>
        </w:tc>
        <w:tc>
          <w:tcPr>
            <w:tcW w:w="992" w:type="dxa"/>
            <w:vAlign w:val="center"/>
          </w:tcPr>
          <w:p w14:paraId="03C3FE7B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HY-N0453</w:t>
            </w:r>
          </w:p>
        </w:tc>
        <w:tc>
          <w:tcPr>
            <w:tcW w:w="1843" w:type="dxa"/>
            <w:vAlign w:val="center"/>
          </w:tcPr>
          <w:p w14:paraId="1106689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Hypericin</w:t>
            </w:r>
            <w:proofErr w:type="spellEnd"/>
          </w:p>
        </w:tc>
        <w:tc>
          <w:tcPr>
            <w:tcW w:w="5386" w:type="dxa"/>
            <w:vAlign w:val="center"/>
          </w:tcPr>
          <w:p w14:paraId="3DE7FDCA" w14:textId="56C6C722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roduces primary photosensitization </w:t>
            </w:r>
            <w:hyperlink w:anchor="_ENREF_62" w:tooltip="Penjweini, 2016 #7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Penjweini&lt;/Author&gt;&lt;Year&gt;2016&lt;/Year&gt;&lt;RecNum&gt;75&lt;/RecNum&gt;&lt;DisplayText&gt;&lt;style face="superscript"&gt;62&lt;/style&gt;&lt;/DisplayText&gt;&lt;record&gt;&lt;rec-number&gt;75&lt;/rec-number&gt;&lt;foreign-keys&gt;&lt;key app="EN" db-id="9awd0fsvkxdtrzexxdjx59tpd95stfxrzwzz"&gt;75&lt;/key&gt;&lt;/foreign-keys&gt;&lt;ref-type name="Book Section"&gt;5&lt;/ref-type&gt;&lt;contributors&gt;&lt;authors&gt;&lt;author&gt;Penjweini, R.&lt;/author&gt;&lt;author&gt;Deville, S.&lt;/author&gt;&lt;author&gt;Ethirajan, A.&lt;/author&gt;&lt;author&gt;Ameloot, M.&lt;/author&gt;&lt;/authors&gt;&lt;secondary-authors&gt;&lt;author&gt;Hamblin, Michael R.&lt;/author&gt;&lt;author&gt;Avci, Pinar&lt;/author&gt;&lt;author&gt;Prow, Tarl W.&lt;/author&gt;&lt;/secondary-authors&gt;&lt;/contributors&gt;&lt;titles&gt;&lt;title&gt;Chapter 22 - Investigating the Intracellular Dynamics of Hypericin-Loaded Nanoparticles and Polyvinylpyrrolidone-Hypericin by Image Correlation Spectroscopy&lt;/title&gt;&lt;/titles&gt;&lt;pages&gt;275-286&lt;/pages&gt;&lt;keywords&gt;&lt;keyword&gt;Diffusion&lt;/keyword&gt;&lt;keyword&gt;Flow&lt;/keyword&gt;&lt;keyword&gt;Hypericin&lt;/keyword&gt;&lt;keyword&gt;Image correlation spectroscopy&lt;/keyword&gt;&lt;keyword&gt;Intracellular dynamics&lt;/keyword&gt;&lt;keyword&gt;Intracellular localization&lt;/keyword&gt;&lt;keyword&gt;Nanoparticles&lt;/keyword&gt;&lt;keyword&gt;Photodynamic therapy&lt;/keyword&gt;&lt;keyword&gt;Poly -lactic acid&lt;/keyword&gt;&lt;/keywords&gt;&lt;dates&gt;&lt;year&gt;2016&lt;/year&gt;&lt;/dates&gt;&lt;pub-location&gt;Boston&lt;/pub-location&gt;&lt;publisher&gt;Academic Press&lt;/publisher&gt;&lt;isbn&gt;978-0-12-802926-8&lt;/isbn&gt;&lt;urls&gt;&lt;related-urls&gt;&lt;url&gt;http://www.sciencedirect.com/science/article/pii/B9780128029268000227&lt;/url&gt;&lt;/related-urls&gt;&lt;/urls&gt;&lt;electronic-resource-num&gt;https://doi.org/10.1016/B978-0-12-802926-8.00022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0800156A" w14:textId="24615481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hows selective activity against viruses, both </w:t>
            </w:r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>in vitro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>in vivo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, including Herpes simplex (HSV)-1 and -2 </w:t>
            </w:r>
            <w:hyperlink w:anchor="_ENREF_63" w:tooltip="Romm, 2010 #9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Romm&lt;/Author&gt;&lt;Year&gt;2010&lt;/Year&gt;&lt;RecNum&gt;92&lt;/RecNum&gt;&lt;DisplayText&gt;&lt;style face="superscript"&gt;63&lt;/style&gt;&lt;/DisplayText&gt;&lt;record&gt;&lt;rec-number&gt;92&lt;/rec-number&gt;&lt;foreign-keys&gt;&lt;key app="EN" db-id="9awd0fsvkxdtrzexxdjx59tpd95stfxrzwzz"&gt;92&lt;/key&gt;&lt;/foreign-keys&gt;&lt;ref-type name="Book Section"&gt;5&lt;/ref-type&gt;&lt;contributors&gt;&lt;authors&gt;&lt;author&gt;Romm, Aviva&lt;/author&gt;&lt;author&gt;Clare, Bevin&lt;/author&gt;&lt;author&gt;Alschuler, Lisa&lt;/author&gt;&lt;author&gt;Hobbs, Christopher&lt;/author&gt;&lt;author&gt;Upton, Roy&lt;/author&gt;&lt;/authors&gt;&lt;secondary-authors&gt;&lt;author&gt;Romm, Aviva&lt;/author&gt;&lt;author&gt;Hardy, Mary L.&lt;/author&gt;&lt;author&gt;Mills, Simon&lt;/author&gt;&lt;/secondary-authors&gt;&lt;/contributors&gt;&lt;titles&gt;&lt;title&gt;Chapter 8 - Vaginal Infections and Sexually Transmitted Diseases&lt;/title&gt;&lt;/titles&gt;&lt;pages&gt;256-289&lt;/pages&gt;&lt;dates&gt;&lt;year&gt;2010&lt;/year&gt;&lt;/dates&gt;&lt;pub-location&gt;Saint Louis&lt;/pub-location&gt;&lt;publisher&gt;Churchill Livingstone&lt;/publisher&gt;&lt;isbn&gt;978-0-443-07277-2&lt;/isbn&gt;&lt;urls&gt;&lt;related-urls&gt;&lt;url&gt;http://www.sciencedirect.com/science/article/pii/B9780443072772000106&lt;/url&gt;&lt;/related-urls&gt;&lt;/urls&gt;&lt;electronic-resource-num&gt;https://doi.org/10.1016/B978-0-443-07277-2.00010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06422D9F" w14:textId="6FDF217E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Non-melanoma skin cancer topical treatment </w:t>
            </w:r>
            <w:hyperlink w:anchor="_ENREF_62" w:tooltip="Penjweini, 2016 #7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Penjweini&lt;/Author&gt;&lt;Year&gt;2016&lt;/Year&gt;&lt;RecNum&gt;75&lt;/RecNum&gt;&lt;DisplayText&gt;&lt;style face="superscript"&gt;62&lt;/style&gt;&lt;/DisplayText&gt;&lt;record&gt;&lt;rec-number&gt;75&lt;/rec-number&gt;&lt;foreign-keys&gt;&lt;key app="EN" db-id="9awd0fsvkxdtrzexxdjx59tpd95stfxrzwzz"&gt;75&lt;/key&gt;&lt;/foreign-keys&gt;&lt;ref-type name="Book Section"&gt;5&lt;/ref-type&gt;&lt;contributors&gt;&lt;authors&gt;&lt;author&gt;Penjweini, R.&lt;/author&gt;&lt;author&gt;Deville, S.&lt;/author&gt;&lt;author&gt;Ethirajan, A.&lt;/author&gt;&lt;author&gt;Ameloot, M.&lt;/author&gt;&lt;/authors&gt;&lt;secondary-authors&gt;&lt;author&gt;Hamblin, Michael R.&lt;/author&gt;&lt;author&gt;Avci, Pinar&lt;/author&gt;&lt;author&gt;Prow, Tarl W.&lt;/author&gt;&lt;/secondary-authors&gt;&lt;/contributors&gt;&lt;titles&gt;&lt;title&gt;Chapter 22 - Investigating the Intracellular Dynamics of Hypericin-Loaded Nanoparticles and Polyvinylpyrrolidone-Hypericin by Image Correlation Spectroscopy&lt;/title&gt;&lt;/titles&gt;&lt;pages&gt;275-286&lt;/pages&gt;&lt;keywords&gt;&lt;keyword&gt;Diffusion&lt;/keyword&gt;&lt;keyword&gt;Flow&lt;/keyword&gt;&lt;keyword&gt;Hypericin&lt;/keyword&gt;&lt;keyword&gt;Image correlation spectroscopy&lt;/keyword&gt;&lt;keyword&gt;Intracellular dynamics&lt;/keyword&gt;&lt;keyword&gt;Intracellular localization&lt;/keyword&gt;&lt;keyword&gt;Nanoparticles&lt;/keyword&gt;&lt;keyword&gt;Photodynamic therapy&lt;/keyword&gt;&lt;keyword&gt;Poly -lactic acid&lt;/keyword&gt;&lt;/keywords&gt;&lt;dates&gt;&lt;year&gt;2016&lt;/year&gt;&lt;/dates&gt;&lt;pub-location&gt;Boston&lt;/pub-location&gt;&lt;publisher&gt;Academic Press&lt;/publisher&gt;&lt;isbn&gt;978-0-12-802926-8&lt;/isbn&gt;&lt;urls&gt;&lt;related-urls&gt;&lt;url&gt;http://www.sciencedirect.com/science/article/pii/B9780128029268000227&lt;/url&gt;&lt;/related-urls&gt;&lt;/urls&gt;&lt;electronic-resource-num&gt;https://doi.org/10.1016/B978-0-12-802926-8.00022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4A6340FF" w14:textId="77777777" w:rsidTr="00354BA3">
        <w:trPr>
          <w:trHeight w:val="274"/>
        </w:trPr>
        <w:tc>
          <w:tcPr>
            <w:tcW w:w="4253" w:type="dxa"/>
            <w:gridSpan w:val="3"/>
            <w:tcBorders>
              <w:right w:val="nil"/>
            </w:tcBorders>
            <w:shd w:val="clear" w:color="auto" w:fill="D0CECE" w:themeFill="background2" w:themeFillShade="E6"/>
            <w:vAlign w:val="center"/>
          </w:tcPr>
          <w:p w14:paraId="3C0C1067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tcBorders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35DE052D" w14:textId="77777777" w:rsidR="00834B1D" w:rsidRPr="00354BA3" w:rsidRDefault="00834B1D" w:rsidP="00FE18DF">
            <w:pPr>
              <w:contextualSpacing/>
              <w:jc w:val="center"/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Antimicrobials</w:t>
            </w:r>
          </w:p>
        </w:tc>
        <w:tc>
          <w:tcPr>
            <w:tcW w:w="5387" w:type="dxa"/>
            <w:tcBorders>
              <w:left w:val="nil"/>
            </w:tcBorders>
            <w:shd w:val="clear" w:color="auto" w:fill="D0CECE" w:themeFill="background2" w:themeFillShade="E6"/>
            <w:vAlign w:val="center"/>
          </w:tcPr>
          <w:p w14:paraId="21796D4F" w14:textId="77777777" w:rsidR="00834B1D" w:rsidRPr="00354BA3" w:rsidRDefault="00834B1D" w:rsidP="00692F85">
            <w:pPr>
              <w:contextualSpacing/>
              <w:jc w:val="center"/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</w:pPr>
          </w:p>
        </w:tc>
      </w:tr>
      <w:tr w:rsidR="00834B1D" w:rsidRPr="00354BA3" w14:paraId="3E6AF32D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CC1538C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7FAF04B0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90527</w:t>
            </w:r>
          </w:p>
        </w:tc>
        <w:tc>
          <w:tcPr>
            <w:tcW w:w="1843" w:type="dxa"/>
            <w:vAlign w:val="center"/>
          </w:tcPr>
          <w:p w14:paraId="7853C42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</w:rPr>
              <w:t>Hydroxychloroquine</w:t>
            </w:r>
            <w:proofErr w:type="spellEnd"/>
          </w:p>
        </w:tc>
        <w:tc>
          <w:tcPr>
            <w:tcW w:w="5386" w:type="dxa"/>
            <w:vAlign w:val="center"/>
          </w:tcPr>
          <w:p w14:paraId="4099F672" w14:textId="71758DA0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Inhibits pH-dependent viral fusion/replication </w:t>
            </w:r>
            <w:hyperlink w:anchor="_ENREF_1" w:tooltip="Hosoki, 2020 #11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Hosoki&lt;/Author&gt;&lt;Year&gt;2020&lt;/Year&gt;&lt;RecNum&gt;113&lt;/RecNum&gt;&lt;DisplayText&gt;&lt;style face="superscript"&gt;1&lt;/style&gt;&lt;/DisplayText&gt;&lt;record&gt;&lt;rec-number&gt;113&lt;/rec-number&gt;&lt;foreign-keys&gt;&lt;key app="EN" db-id="9awd0fsvkxdtrzexxdjx59tpd95stfxrzwzz"&gt;113&lt;/key&gt;&lt;/foreign-keys&gt;&lt;ref-type name="Journal Article"&gt;17&lt;/ref-type&gt;&lt;contributors&gt;&lt;authors&gt;&lt;author&gt;Hosoki, Koa&lt;/author&gt;&lt;author&gt;Chakraborty, Abhijit&lt;/author&gt;&lt;author&gt;Sur, Sanjiv&lt;/author&gt;&lt;/authors&gt;&lt;/contributors&gt;&lt;titles&gt;&lt;title&gt;Molecular mechanisms and epidemiology of COVID-19 from an allergist’s perspective&lt;/title&gt;&lt;secondary-title&gt;Journal of Allergy and Clinical Immunology&lt;/secondary-title&gt;&lt;/titles&gt;&lt;periodical&gt;&lt;full-title&gt;Journal of Allergy and Clinical Immunology&lt;/full-title&gt;&lt;/periodical&gt;&lt;pages&gt;285-299&lt;/pages&gt;&lt;volume&gt;146&lt;/volume&gt;&lt;number&gt;2&lt;/number&gt;&lt;keywords&gt;&lt;keyword&gt;ACE2&lt;/keyword&gt;&lt;keyword&gt;COVID-19&lt;/keyword&gt;&lt;keyword&gt;TMPRSS2&lt;/keyword&gt;&lt;keyword&gt;allergic rhinitis&lt;/keyword&gt;&lt;keyword&gt;asthma&lt;/keyword&gt;&lt;keyword&gt;receptor-binding domain&lt;/keyword&gt;&lt;keyword&gt;severe acute respiratory syndrome coronavirus 2&lt;/keyword&gt;&lt;/keywords&gt;&lt;dates&gt;&lt;year&gt;2020&lt;/year&gt;&lt;/dates&gt;&lt;urls&gt;&lt;related-urls&gt;&lt;url&gt;https://linkinghub.elsevier.com/retrieve/pii/S0091674920307995&lt;/url&gt;&lt;url&gt;http://www.sciencedirect.com/science/article/pii/S0091674920307995&lt;/url&gt;&lt;/related-urls&gt;&lt;/urls&gt;&lt;electronic-resource-num&gt;10.1016/j.jaci.2020.05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6D90563E" w14:textId="5BF0DFFF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Prevents viral envelope glycoprotein as well as host receptor protein glycosylation </w:t>
            </w:r>
            <w:hyperlink w:anchor="_ENREF_1" w:tooltip="Hosoki, 2020 #11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Hosoki&lt;/Author&gt;&lt;Year&gt;2020&lt;/Year&gt;&lt;RecNum&gt;113&lt;/RecNum&gt;&lt;DisplayText&gt;&lt;style face="superscript"&gt;1&lt;/style&gt;&lt;/DisplayText&gt;&lt;record&gt;&lt;rec-number&gt;113&lt;/rec-number&gt;&lt;foreign-keys&gt;&lt;key app="EN" db-id="9awd0fsvkxdtrzexxdjx59tpd95stfxrzwzz"&gt;113&lt;/key&gt;&lt;/foreign-keys&gt;&lt;ref-type name="Journal Article"&gt;17&lt;/ref-type&gt;&lt;contributors&gt;&lt;authors&gt;&lt;author&gt;Hosoki, Koa&lt;/author&gt;&lt;author&gt;Chakraborty, Abhijit&lt;/author&gt;&lt;author&gt;Sur, Sanjiv&lt;/author&gt;&lt;/authors&gt;&lt;/contributors&gt;&lt;titles&gt;&lt;title&gt;Molecular mechanisms and epidemiology of COVID-19 from an allergist’s perspective&lt;/title&gt;&lt;secondary-title&gt;Journal of Allergy and Clinical Immunology&lt;/secondary-title&gt;&lt;/titles&gt;&lt;periodical&gt;&lt;full-title&gt;Journal of Allergy and Clinical Immunology&lt;/full-title&gt;&lt;/periodical&gt;&lt;pages&gt;285-299&lt;/pages&gt;&lt;volume&gt;146&lt;/volume&gt;&lt;number&gt;2&lt;/number&gt;&lt;keywords&gt;&lt;keyword&gt;ACE2&lt;/keyword&gt;&lt;keyword&gt;COVID-19&lt;/keyword&gt;&lt;keyword&gt;TMPRSS2&lt;/keyword&gt;&lt;keyword&gt;allergic rhinitis&lt;/keyword&gt;&lt;keyword&gt;asthma&lt;/keyword&gt;&lt;keyword&gt;receptor-binding domain&lt;/keyword&gt;&lt;keyword&gt;severe acute respiratory syndrome coronavirus 2&lt;/keyword&gt;&lt;/keywords&gt;&lt;dates&gt;&lt;year&gt;2020&lt;/year&gt;&lt;/dates&gt;&lt;urls&gt;&lt;related-urls&gt;&lt;url&gt;https://linkinghub.elsevier.com/retrieve/pii/S0091674920307995&lt;/url&gt;&lt;url&gt;http://www.sciencedirect.com/science/article/pii/S0091674920307995&lt;/url&gt;&lt;/related-urls&gt;&lt;/urls&gt;&lt;electronic-resource-num&gt;10.1016/j.jaci.2020.05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554978C4" w14:textId="3C95B439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revents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viri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</w:rPr>
              <w:t xml:space="preserve"> assembly in endoplasmic reticulum-Golgi intermediate compartment–like structure </w:t>
            </w:r>
            <w:hyperlink w:anchor="_ENREF_1" w:tooltip="Hosoki, 2020 #11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Hosoki&lt;/Author&gt;&lt;Year&gt;2020&lt;/Year&gt;&lt;RecNum&gt;113&lt;/RecNum&gt;&lt;DisplayText&gt;&lt;style face="superscript"&gt;1&lt;/style&gt;&lt;/DisplayText&gt;&lt;record&gt;&lt;rec-number&gt;113&lt;/rec-number&gt;&lt;foreign-keys&gt;&lt;key app="EN" db-id="9awd0fsvkxdtrzexxdjx59tpd95stfxrzwzz"&gt;113&lt;/key&gt;&lt;/foreign-keys&gt;&lt;ref-type name="Journal Article"&gt;17&lt;/ref-type&gt;&lt;contributors&gt;&lt;authors&gt;&lt;author&gt;Hosoki, Koa&lt;/author&gt;&lt;author&gt;Chakraborty, Abhijit&lt;/author&gt;&lt;author&gt;Sur, Sanjiv&lt;/author&gt;&lt;/authors&gt;&lt;/contributors&gt;&lt;titles&gt;&lt;title&gt;Molecular mechanisms and epidemiology of COVID-19 from an allergist’s perspective&lt;/title&gt;&lt;secondary-title&gt;Journal of Allergy and Clinical Immunology&lt;/secondary-title&gt;&lt;/titles&gt;&lt;periodical&gt;&lt;full-title&gt;Journal of Allergy and Clinical Immunology&lt;/full-title&gt;&lt;/periodical&gt;&lt;pages&gt;285-299&lt;/pages&gt;&lt;volume&gt;146&lt;/volume&gt;&lt;number&gt;2&lt;/number&gt;&lt;keywords&gt;&lt;keyword&gt;ACE2&lt;/keyword&gt;&lt;keyword&gt;COVID-19&lt;/keyword&gt;&lt;keyword&gt;TMPRSS2&lt;/keyword&gt;&lt;keyword&gt;allergic rhinitis&lt;/keyword&gt;&lt;keyword&gt;asthma&lt;/keyword&gt;&lt;keyword&gt;receptor-binding domain&lt;/keyword&gt;&lt;keyword&gt;severe acute respiratory syndrome coronavirus 2&lt;/keyword&gt;&lt;/keywords&gt;&lt;dates&gt;&lt;year&gt;2020&lt;/year&gt;&lt;/dates&gt;&lt;urls&gt;&lt;related-urls&gt;&lt;url&gt;https://linkinghub.elsevier.com/retrieve/pii/S0091674920307995&lt;/url&gt;&lt;url&gt;http://www.sciencedirect.com/science/article/pii/S0091674920307995&lt;/url&gt;&lt;/related-urls&gt;&lt;/urls&gt;&lt;electronic-resource-num&gt;10.1016/j.jaci.2020.05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  <w:p w14:paraId="7EAAD4EF" w14:textId="316E8772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hibits</w:t>
            </w:r>
            <w:r w:rsidRPr="00354BA3">
              <w:rPr>
                <w:rFonts w:ascii="Arial" w:hAnsi="Arial" w:cs="Arial"/>
                <w:sz w:val="16"/>
                <w:szCs w:val="16"/>
              </w:rPr>
              <w:t xml:space="preserve"> TLR-7/9–dependent inflammatory responses </w:t>
            </w:r>
            <w:hyperlink w:anchor="_ENREF_1" w:tooltip="Hosoki, 2020 #11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instrText xml:space="preserve"> ADDIN EN.CITE &lt;EndNote&gt;&lt;Cite ExcludeYear="1"&gt;&lt;Author&gt;Hosoki&lt;/Author&gt;&lt;Year&gt;2020&lt;/Year&gt;&lt;RecNum&gt;113&lt;/RecNum&gt;&lt;DisplayText&gt;&lt;style face="superscript"&gt;1&lt;/style&gt;&lt;/DisplayText&gt;&lt;record&gt;&lt;rec-number&gt;113&lt;/rec-number&gt;&lt;foreign-keys&gt;&lt;key app="EN" db-id="9awd0fsvkxdtrzexxdjx59tpd95stfxrzwzz"&gt;113&lt;/key&gt;&lt;/foreign-keys&gt;&lt;ref-type name="Journal Article"&gt;17&lt;/ref-type&gt;&lt;contributors&gt;&lt;authors&gt;&lt;author&gt;Hosoki, Koa&lt;/author&gt;&lt;author&gt;Chakraborty, Abhijit&lt;/author&gt;&lt;author&gt;Sur, Sanjiv&lt;/author&gt;&lt;/authors&gt;&lt;/contributors&gt;&lt;titles&gt;&lt;title&gt;Molecular mechanisms and epidemiology of COVID-19 from an allergist’s perspective&lt;/title&gt;&lt;secondary-title&gt;Journal of Allergy and Clinical Immunology&lt;/secondary-title&gt;&lt;/titles&gt;&lt;periodical&gt;&lt;full-title&gt;Journal of Allergy and Clinical Immunology&lt;/full-title&gt;&lt;/periodical&gt;&lt;pages&gt;285-299&lt;/pages&gt;&lt;volume&gt;146&lt;/volume&gt;&lt;number&gt;2&lt;/number&gt;&lt;keywords&gt;&lt;keyword&gt;ACE2&lt;/keyword&gt;&lt;keyword&gt;COVID-19&lt;/keyword&gt;&lt;keyword&gt;TMPRSS2&lt;/keyword&gt;&lt;keyword&gt;allergic rhinitis&lt;/keyword&gt;&lt;keyword&gt;asthma&lt;/keyword&gt;&lt;keyword&gt;receptor-binding domain&lt;/keyword&gt;&lt;keyword&gt;severe acute respiratory syndrome coronavirus 2&lt;/keyword&gt;&lt;/keywords&gt;&lt;dates&gt;&lt;year&gt;2020&lt;/year&gt;&lt;/dates&gt;&lt;urls&gt;&lt;related-urls&gt;&lt;url&gt;https://linkinghub.elsevier.com/retrieve/pii/S0091674920307995&lt;/url&gt;&lt;url&gt;http://www.sciencedirect.com/science/article/pii/S0091674920307995&lt;/url&gt;&lt;/related-urls&gt;&lt;/urls&gt;&lt;electronic-resource-num&gt;10.1016/j.jaci.2020.05.03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5387" w:type="dxa"/>
            <w:vAlign w:val="center"/>
          </w:tcPr>
          <w:p w14:paraId="7AB7DDF1" w14:textId="5D7E3BA3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iCs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Malaria </w:t>
            </w:r>
            <w:hyperlink w:anchor="_ENREF_64" w:tooltip="Howard, 2007 #110" w:history="1"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Howard&lt;/Author&gt;&lt;Year&gt;2007&lt;/Year&gt;&lt;RecNum&gt;110&lt;/RecNum&gt;&lt;DisplayText&gt;&lt;style face="superscript"&gt;64&lt;/style&gt;&lt;/DisplayText&gt;&lt;record&gt;&lt;rec-number&gt;110&lt;/rec-number&gt;&lt;foreign-keys&gt;&lt;key app="EN" db-id="9awd0fsvkxdtrzexxdjx59tpd95stfxrzwzz"&gt;110&lt;/key&gt;&lt;/foreign-keys&gt;&lt;ref-type name="Book Section"&gt;5&lt;/ref-type&gt;&lt;contributors&gt;&lt;authors&gt;&lt;author&gt;Howard, Billy&lt;/author&gt;&lt;/authors&gt;&lt;secondary-authors&gt;&lt;author&gt;S.J. Enna, David B. Bylund&lt;/author&gt;&lt;/secondary-authors&gt;&lt;/contributors&gt;&lt;titles&gt;&lt;title&gt;Hydroxychloroquine&lt;/title&gt;&lt;secondary-title&gt;xPharm: The Comprehensive Pharmacology Reference&lt;/secondary-title&gt;&lt;/titles&gt;&lt;pages&gt;1-4&lt;/pages&gt;&lt;dates&gt;&lt;year&gt;2007&lt;/year&gt;&lt;/dates&gt;&lt;publisher&gt;Elsevier&lt;/publisher&gt;&lt;urls&gt;&lt;related-urls&gt;&lt;url&gt;https://linkinghub.elsevier.com/retrieve/pii/B9780080552323618975&lt;/url&gt;&lt;/related-urls&gt;&lt;/urls&gt;&lt;electronic-resource-num&gt;10.1016/B978-008055232-3.61897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vertAlign w:val="superscript"/>
                  <w:lang w:val="en-US"/>
                </w:rPr>
                <w:t>64</w: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iCs/>
                <w:noProof/>
                <w:sz w:val="16"/>
                <w:szCs w:val="16"/>
                <w:lang w:val="en-US"/>
              </w:rPr>
              <w:t>.</w:t>
            </w:r>
          </w:p>
          <w:p w14:paraId="6972C46D" w14:textId="52FEDB0D" w:rsidR="00891CA3" w:rsidRPr="00354BA3" w:rsidRDefault="00834B1D" w:rsidP="00834B1D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iCs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Rheumatoid a</w:t>
            </w:r>
            <w:r w:rsidR="00891CA3"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rthritis </w:t>
            </w:r>
            <w:hyperlink w:anchor="_ENREF_64" w:tooltip="Howard, 2007 #110" w:history="1"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Howard&lt;/Author&gt;&lt;Year&gt;2007&lt;/Year&gt;&lt;RecNum&gt;110&lt;/RecNum&gt;&lt;DisplayText&gt;&lt;style face="superscript"&gt;64&lt;/style&gt;&lt;/DisplayText&gt;&lt;record&gt;&lt;rec-number&gt;110&lt;/rec-number&gt;&lt;foreign-keys&gt;&lt;key app="EN" db-id="9awd0fsvkxdtrzexxdjx59tpd95stfxrzwzz"&gt;110&lt;/key&gt;&lt;/foreign-keys&gt;&lt;ref-type name="Book Section"&gt;5&lt;/ref-type&gt;&lt;contributors&gt;&lt;authors&gt;&lt;author&gt;Howard, Billy&lt;/author&gt;&lt;/authors&gt;&lt;secondary-authors&gt;&lt;author&gt;S.J. Enna, David B. Bylund&lt;/author&gt;&lt;/secondary-authors&gt;&lt;/contributors&gt;&lt;titles&gt;&lt;title&gt;Hydroxychloroquine&lt;/title&gt;&lt;secondary-title&gt;xPharm: The Comprehensive Pharmacology Reference&lt;/secondary-title&gt;&lt;/titles&gt;&lt;pages&gt;1-4&lt;/pages&gt;&lt;dates&gt;&lt;year&gt;2007&lt;/year&gt;&lt;/dates&gt;&lt;publisher&gt;Elsevier&lt;/publisher&gt;&lt;urls&gt;&lt;related-urls&gt;&lt;url&gt;https://linkinghub.elsevier.com/retrieve/pii/B9780080552323618975&lt;/url&gt;&lt;/related-urls&gt;&lt;/urls&gt;&lt;electronic-resource-num&gt;10.1016/B978-008055232-3.61897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vertAlign w:val="superscript"/>
                  <w:lang w:val="en-US"/>
                </w:rPr>
                <w:t>64</w: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="00891CA3"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.</w:t>
            </w:r>
          </w:p>
          <w:p w14:paraId="7ACA4FF9" w14:textId="67F09F22" w:rsidR="00834B1D" w:rsidRPr="00354BA3" w:rsidRDefault="00891CA3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iCs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S</w:t>
            </w:r>
            <w:r w:rsidR="00834B1D"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ystemic lupus </w:t>
            </w:r>
            <w:proofErr w:type="spellStart"/>
            <w:r w:rsidR="00834B1D"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erythematosus</w:t>
            </w:r>
            <w:proofErr w:type="spellEnd"/>
            <w:r w:rsidR="00834B1D"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 </w:t>
            </w:r>
            <w:hyperlink w:anchor="_ENREF_64" w:tooltip="Howard, 2007 #110" w:history="1"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Howard&lt;/Author&gt;&lt;Year&gt;2007&lt;/Year&gt;&lt;RecNum&gt;110&lt;/RecNum&gt;&lt;DisplayText&gt;&lt;style face="superscript"&gt;64&lt;/style&gt;&lt;/DisplayText&gt;&lt;record&gt;&lt;rec-number&gt;110&lt;/rec-number&gt;&lt;foreign-keys&gt;&lt;key app="EN" db-id="9awd0fsvkxdtrzexxdjx59tpd95stfxrzwzz"&gt;110&lt;/key&gt;&lt;/foreign-keys&gt;&lt;ref-type name="Book Section"&gt;5&lt;/ref-type&gt;&lt;contributors&gt;&lt;authors&gt;&lt;author&gt;Howard, Billy&lt;/author&gt;&lt;/authors&gt;&lt;secondary-authors&gt;&lt;author&gt;S.J. Enna, David B. Bylund&lt;/author&gt;&lt;/secondary-authors&gt;&lt;/contributors&gt;&lt;titles&gt;&lt;title&gt;Hydroxychloroquine&lt;/title&gt;&lt;secondary-title&gt;xPharm: The Comprehensive Pharmacology Reference&lt;/secondary-title&gt;&lt;/titles&gt;&lt;pages&gt;1-4&lt;/pages&gt;&lt;dates&gt;&lt;year&gt;2007&lt;/year&gt;&lt;/dates&gt;&lt;publisher&gt;Elsevier&lt;/publisher&gt;&lt;urls&gt;&lt;related-urls&gt;&lt;url&gt;https://linkinghub.elsevier.com/retrieve/pii/B9780080552323618975&lt;/url&gt;&lt;/related-urls&gt;&lt;/urls&gt;&lt;electronic-resource-num&gt;10.1016/B978-008055232-3.61897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vertAlign w:val="superscript"/>
                  <w:lang w:val="en-US"/>
                </w:rPr>
                <w:t>64</w: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="00834B1D"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126F9ADB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27FFD898" w14:textId="72E68B85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1D25117E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M2140</w:t>
            </w:r>
          </w:p>
        </w:tc>
        <w:tc>
          <w:tcPr>
            <w:tcW w:w="1843" w:type="dxa"/>
            <w:vAlign w:val="center"/>
          </w:tcPr>
          <w:p w14:paraId="321CD32F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Monocaprin</w:t>
            </w:r>
            <w:proofErr w:type="spellEnd"/>
          </w:p>
        </w:tc>
        <w:tc>
          <w:tcPr>
            <w:tcW w:w="5386" w:type="dxa"/>
            <w:vAlign w:val="center"/>
          </w:tcPr>
          <w:p w14:paraId="16DE85B2" w14:textId="02E9863B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afe functional emulsifier in food industry </w:t>
            </w:r>
            <w:hyperlink w:anchor="_ENREF_65" w:tooltip="Ma, 2018 #2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Ma&lt;/Author&gt;&lt;Year&gt;2018&lt;/Year&gt;&lt;RecNum&gt;21&lt;/RecNum&gt;&lt;DisplayText&gt;&lt;style face="superscript"&gt;65&lt;/style&gt;&lt;/DisplayText&gt;&lt;record&gt;&lt;rec-number&gt;21&lt;/rec-number&gt;&lt;foreign-keys&gt;&lt;key app="EN" db-id="9awd0fsvkxdtrzexxdjx59tpd95stfxrzwzz"&gt;21&lt;/key&gt;&lt;/foreign-keys&gt;&lt;ref-type name="Journal Article"&gt;17&lt;/ref-type&gt;&lt;contributors&gt;&lt;authors&gt;&lt;author&gt;Ma, Maomao&lt;/author&gt;&lt;author&gt;Wen, Xuefang&lt;/author&gt;&lt;author&gt;Xie, Yuting&lt;/author&gt;&lt;author&gt;Guo, Zhen&lt;/author&gt;&lt;author&gt;Zhao, Rongbin&lt;/author&gt;&lt;author&gt;Yu, Ping&lt;/author&gt;&lt;author&gt;Gong, Deming&lt;/author&gt;&lt;author&gt;Deng, Shuguang&lt;/author&gt;&lt;author&gt;Zeng, Zheling&lt;/author&gt;&lt;/authors&gt;&lt;/contributors&gt;&lt;titles&gt;&lt;title&gt;Antifungal activity and mechanism of monocaprin against food spoilage fungi&lt;/title&gt;&lt;secondary-title&gt;Food Control&lt;/secondary-title&gt;&lt;/titles&gt;&lt;periodical&gt;&lt;full-title&gt;Food Control&lt;/full-title&gt;&lt;/periodical&gt;&lt;pages&gt;561-568&lt;/pages&gt;&lt;volume&gt;84&lt;/volume&gt;&lt;dates&gt;&lt;year&gt;2018&lt;/year&gt;&lt;/dates&gt;&lt;urls&gt;&lt;related-urls&gt;&lt;url&gt;https://linkinghub.elsevier.com/retrieve/pii/S0956713517303699&lt;/url&gt;&lt;/related-urls&gt;&lt;/urls&gt;&lt;electronic-resource-num&gt;10.1016/j.foodcont.2017.07.022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71BBCC69" w14:textId="75200B8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May be a potential preservative independent of pH, acting by disruption of the cell wall and plasma membrane</w:t>
            </w:r>
            <w:r w:rsidR="003F1AF1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of fungi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65" w:tooltip="Ma, 2018 #2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Ma&lt;/Author&gt;&lt;Year&gt;2018&lt;/Year&gt;&lt;RecNum&gt;21&lt;/RecNum&gt;&lt;DisplayText&gt;&lt;style face="superscript"&gt;65&lt;/style&gt;&lt;/DisplayText&gt;&lt;record&gt;&lt;rec-number&gt;21&lt;/rec-number&gt;&lt;foreign-keys&gt;&lt;key app="EN" db-id="9awd0fsvkxdtrzexxdjx59tpd95stfxrzwzz"&gt;21&lt;/key&gt;&lt;/foreign-keys&gt;&lt;ref-type name="Journal Article"&gt;17&lt;/ref-type&gt;&lt;contributors&gt;&lt;authors&gt;&lt;author&gt;Ma, Maomao&lt;/author&gt;&lt;author&gt;Wen, Xuefang&lt;/author&gt;&lt;author&gt;Xie, Yuting&lt;/author&gt;&lt;author&gt;Guo, Zhen&lt;/author&gt;&lt;author&gt;Zhao, Rongbin&lt;/author&gt;&lt;author&gt;Yu, Ping&lt;/author&gt;&lt;author&gt;Gong, Deming&lt;/author&gt;&lt;author&gt;Deng, Shuguang&lt;/author&gt;&lt;author&gt;Zeng, Zheling&lt;/author&gt;&lt;/authors&gt;&lt;/contributors&gt;&lt;titles&gt;&lt;title&gt;Antifungal activity and mechanism of monocaprin against food spoilage fungi&lt;/title&gt;&lt;secondary-title&gt;Food Control&lt;/secondary-title&gt;&lt;/titles&gt;&lt;periodical&gt;&lt;full-title&gt;Food Control&lt;/full-title&gt;&lt;/periodical&gt;&lt;pages&gt;561-568&lt;/pages&gt;&lt;volume&gt;84&lt;/volume&gt;&lt;dates&gt;&lt;year&gt;2018&lt;/year&gt;&lt;/dates&gt;&lt;urls&gt;&lt;related-urls&gt;&lt;url&gt;https://linkinghub.elsevier.com/retrieve/pii/S0956713517303699&lt;/url&gt;&lt;/related-urls&gt;&lt;/urls&gt;&lt;electronic-resource-num&gt;10.1016/j.foodcont.2017.07.022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4C9DD4AD" w14:textId="2A4B04A5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Hydrogel formulations have </w:t>
            </w:r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in vitro</w:t>
            </w:r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microbicidal</w:t>
            </w:r>
            <w:proofErr w:type="spellEnd"/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 activity against HIV and HSV, </w:t>
            </w:r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Chlamydia trachomatis</w:t>
            </w:r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 and </w:t>
            </w:r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Neisseria </w:t>
            </w:r>
            <w:proofErr w:type="spellStart"/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gonorrhoeae</w:t>
            </w:r>
            <w:proofErr w:type="spellEnd"/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 </w:t>
            </w:r>
            <w:hyperlink w:anchor="_ENREF_66" w:tooltip="Neyts, 2000 #43" w:history="1"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Neyts&lt;/Author&gt;&lt;Year&gt;2000&lt;/Year&gt;&lt;RecNum&gt;43&lt;/RecNum&gt;&lt;DisplayText&gt;&lt;style face="superscript"&gt;66&lt;/style&gt;&lt;/DisplayText&gt;&lt;record&gt;&lt;rec-number&gt;43&lt;/rec-number&gt;&lt;foreign-keys&gt;&lt;key app="EN" db-id="9awd0fsvkxdtrzexxdjx59tpd95stfxrzwzz"&gt;43&lt;/key&gt;&lt;/foreign-keys&gt;&lt;ref-type name="Journal Article"&gt;17&lt;/ref-type&gt;&lt;contributors&gt;&lt;authors&gt;&lt;author&gt;Neyts, Johan&lt;/author&gt;&lt;author&gt;Kristmundsdottir, T.&lt;/author&gt;&lt;author&gt;De Clercq, Erik&lt;/author&gt;&lt;author&gt;Thormar, Halldor&lt;/author&gt;&lt;/authors&gt;&lt;/contributors&gt;&lt;titles&gt;&lt;title&gt;Hydrogels containing monocaprin prevent intravaginal and intracutaneous infections with HSV-2 in mice: Impact on the search for vaginal microbicides&lt;/title&gt;&lt;secondary-title&gt;Journal of Medical Virology&lt;/secondary-title&gt;&lt;/titles&gt;&lt;periodical&gt;&lt;full-title&gt;Journal of Medical Virology&lt;/full-title&gt;&lt;/periodical&gt;&lt;pages&gt;107-110&lt;/pages&gt;&lt;volume&gt;61&lt;/volume&gt;&lt;number&gt;1&lt;/number&gt;&lt;dates&gt;&lt;year&gt;2000&lt;/year&gt;&lt;/dates&gt;&lt;urls&gt;&lt;related-urls&gt;&lt;url&gt;https://onlinelibrary.wiley.com/doi/10.1002/(SICI)1096-9071(200005)61:1%3C107::AID-JMV17%3E3.0.CO;2-W&lt;/url&gt;&lt;/related-urls&gt;&lt;/urls&gt;&lt;electronic-resource-num&gt;10.1002/(SICI)1096-9071(200005)61:1&amp;lt;107::AID-JMV17&amp;gt;3.0.CO;2-W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vertAlign w:val="superscript"/>
                  <w:lang w:val="en-US"/>
                </w:rPr>
                <w:t>66</w: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.</w:t>
            </w:r>
          </w:p>
          <w:p w14:paraId="5DF4C67D" w14:textId="576E503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 combination with doxycycline </w:t>
            </w:r>
            <w:r w:rsidR="00E954E4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s a potential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treatment of</w:t>
            </w:r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 </w:t>
            </w:r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herpes </w:t>
            </w:r>
            <w:proofErr w:type="spellStart"/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labialis</w:t>
            </w:r>
            <w:proofErr w:type="spellEnd"/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 xml:space="preserve"> </w:t>
            </w:r>
            <w:hyperlink w:anchor="_ENREF_67" w:tooltip="Skulason, 2012 #16" w:history="1"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Skulason&lt;/Author&gt;&lt;Year&gt;2012&lt;/Year&gt;&lt;RecNum&gt;16&lt;/RecNum&gt;&lt;DisplayText&gt;&lt;style face="superscript"&gt;67&lt;/style&gt;&lt;/DisplayText&gt;&lt;record&gt;&lt;rec-number&gt;16&lt;/rec-number&gt;&lt;foreign-keys&gt;&lt;key app="EN" db-id="9awd0fsvkxdtrzexxdjx59tpd95stfxrzwzz"&gt;16&lt;/key&gt;&lt;/foreign-keys&gt;&lt;ref-type name="Journal Article"&gt;17&lt;/ref-type&gt;&lt;contributors&gt;&lt;authors&gt;&lt;author&gt;Skulason, Skuli&lt;/author&gt;&lt;author&gt;Holbrook, W. Peter&lt;/author&gt;&lt;author&gt;Thormar, Halldor&lt;/author&gt;&lt;author&gt;Gunnarsson, Gunnar B.&lt;/author&gt;&lt;author&gt;Kristmundsdottir, Thordis&lt;/author&gt;&lt;/authors&gt;&lt;/contributors&gt;&lt;titles&gt;&lt;title&gt;A study of the clinical activity of a gel combining monocaprin and doxycycline: a novel treatment for herpes labialis&lt;/title&gt;&lt;secondary-title&gt;Journal of Oral Pathology &amp;amp; Medicine&lt;/secondary-title&gt;&lt;/titles&gt;&lt;periodical&gt;&lt;full-title&gt;Journal of Oral Pathology &amp;amp; Medicine&lt;/full-title&gt;&lt;/periodical&gt;&lt;pages&gt;61-67&lt;/pages&gt;&lt;volume&gt;41&lt;/volume&gt;&lt;number&gt;1&lt;/number&gt;&lt;dates&gt;&lt;year&gt;2012&lt;/year&gt;&lt;/dates&gt;&lt;urls&gt;&lt;related-urls&gt;&lt;url&gt;http://doi.wiley.com/10.1111/j.1600-0714.2011.01037.x&lt;/url&gt;&lt;/related-urls&gt;&lt;/urls&gt;&lt;electronic-resource-num&gt;10.1111/j.1600-0714.2011.01037.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vertAlign w:val="superscript"/>
                  <w:lang w:val="en-US"/>
                </w:rPr>
                <w:t>67</w:t>
              </w:r>
              <w:r w:rsidR="003B3993" w:rsidRPr="00354BA3">
                <w:rPr>
                  <w:rFonts w:ascii="Arial" w:hAnsi="Arial" w:cs="Arial"/>
                  <w:iCs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iCs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69DE5E0F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E94772F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00AD25B0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I8898</w:t>
            </w:r>
          </w:p>
        </w:tc>
        <w:tc>
          <w:tcPr>
            <w:tcW w:w="1843" w:type="dxa"/>
            <w:vAlign w:val="center"/>
          </w:tcPr>
          <w:p w14:paraId="0D8B7BBA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Ivermectin</w:t>
            </w:r>
            <w:proofErr w:type="spellEnd"/>
          </w:p>
        </w:tc>
        <w:tc>
          <w:tcPr>
            <w:tcW w:w="5386" w:type="dxa"/>
            <w:vAlign w:val="center"/>
          </w:tcPr>
          <w:p w14:paraId="3B16372F" w14:textId="6FA6A069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GABA receptor agonist </w:t>
            </w:r>
            <w:hyperlink w:anchor="_ENREF_68" w:tooltip="Gupta, 2014 #11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Gupta&lt;/Author&gt;&lt;Year&gt;2014&lt;/Year&gt;&lt;RecNum&gt;115&lt;/RecNum&gt;&lt;DisplayText&gt;&lt;style face="superscript"&gt;68&lt;/style&gt;&lt;/DisplayText&gt;&lt;record&gt;&lt;rec-number&gt;115&lt;/rec-number&gt;&lt;foreign-keys&gt;&lt;key app="EN" db-id="9awd0fsvkxdtrzexxdjx59tpd95stfxrzwzz"&gt;115&lt;/key&gt;&lt;/foreign-keys&gt;&lt;ref-type name="Book Section"&gt;5&lt;/ref-type&gt;&lt;contributors&gt;&lt;authors&gt;&lt;author&gt;Gupta, Ramesh C.&lt;/author&gt;&lt;author&gt;Milatovic, Dejan&lt;/author&gt;&lt;/authors&gt;&lt;secondary-authors&gt;&lt;author&gt;Gupta, Ramesh C.&lt;/author&gt;&lt;/secondary-authors&gt;&lt;/contributors&gt;&lt;titles&gt;&lt;title&gt;Chapter 23 - Insecticides&lt;/title&gt;&lt;secondary-title&gt;Biomarkers in Toxicology&lt;/secondary-title&gt;&lt;/titles&gt;&lt;pages&gt;389-407&lt;/pages&gt;&lt;keywords&gt;&lt;keyword&gt;Insecticides&lt;/keyword&gt;&lt;keyword&gt;Amitraz&lt;/keyword&gt;&lt;keyword&gt;biomarkers&lt;/keyword&gt;&lt;keyword&gt;Fipronil&lt;/keyword&gt;&lt;keyword&gt;organophosphates&lt;/keyword&gt;&lt;keyword&gt;carbamates&lt;/keyword&gt;&lt;keyword&gt;organochlorines&lt;/keyword&gt;&lt;keyword&gt;pyrethroids&lt;/keyword&gt;&lt;keyword&gt;Ivermectin&lt;/keyword&gt;&lt;keyword&gt;Rotenone&lt;/keyword&gt;&lt;keyword&gt;Selamectin&lt;/keyword&gt;&lt;keyword&gt;Imidacloprid&lt;/keyword&gt;&lt;/keywords&gt;&lt;dates&gt;&lt;year&gt;2014&lt;/year&gt;&lt;pub-dates&gt;&lt;date&gt;2014/01/01/&lt;/date&gt;&lt;/pub-dates&gt;&lt;/dates&gt;&lt;pub-location&gt;Boston&lt;/pub-location&gt;&lt;publisher&gt;Academic Press&lt;/publisher&gt;&lt;isbn&gt;978-0-12-404630-6&lt;/isbn&gt;&lt;urls&gt;&lt;related-urls&gt;&lt;url&gt;https://www.sciencedirect.com/science/article/pii/B9780124046306000233&lt;/url&gt;&lt;/related-urls&gt;&lt;/urls&gt;&lt;electronic-resource-num&gt;https://doi.org/10.1016/B978-0-12-404630-6.00023-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.</w:t>
            </w:r>
          </w:p>
          <w:p w14:paraId="5E4FD649" w14:textId="3AE36F82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Exerts toxicity in parasites by blocking the post-synaptic transmission of nerve impulses </w:t>
            </w:r>
            <w:hyperlink w:anchor="_ENREF_68" w:tooltip="Gupta, 2014 #11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Gupta&lt;/Author&gt;&lt;Year&gt;2014&lt;/Year&gt;&lt;RecNum&gt;115&lt;/RecNum&gt;&lt;DisplayText&gt;&lt;style face="superscript"&gt;68&lt;/style&gt;&lt;/DisplayText&gt;&lt;record&gt;&lt;rec-number&gt;115&lt;/rec-number&gt;&lt;foreign-keys&gt;&lt;key app="EN" db-id="9awd0fsvkxdtrzexxdjx59tpd95stfxrzwzz"&gt;115&lt;/key&gt;&lt;/foreign-keys&gt;&lt;ref-type name="Book Section"&gt;5&lt;/ref-type&gt;&lt;contributors&gt;&lt;authors&gt;&lt;author&gt;Gupta, Ramesh C.&lt;/author&gt;&lt;author&gt;Milatovic, Dejan&lt;/author&gt;&lt;/authors&gt;&lt;secondary-authors&gt;&lt;author&gt;Gupta, Ramesh C.&lt;/author&gt;&lt;/secondary-authors&gt;&lt;/contributors&gt;&lt;titles&gt;&lt;title&gt;Chapter 23 - Insecticides&lt;/title&gt;&lt;secondary-title&gt;Biomarkers in Toxicology&lt;/secondary-title&gt;&lt;/titles&gt;&lt;pages&gt;389-407&lt;/pages&gt;&lt;keywords&gt;&lt;keyword&gt;Insecticides&lt;/keyword&gt;&lt;keyword&gt;Amitraz&lt;/keyword&gt;&lt;keyword&gt;biomarkers&lt;/keyword&gt;&lt;keyword&gt;Fipronil&lt;/keyword&gt;&lt;keyword&gt;organophosphates&lt;/keyword&gt;&lt;keyword&gt;carbamates&lt;/keyword&gt;&lt;keyword&gt;organochlorines&lt;/keyword&gt;&lt;keyword&gt;pyrethroids&lt;/keyword&gt;&lt;keyword&gt;Ivermectin&lt;/keyword&gt;&lt;keyword&gt;Rotenone&lt;/keyword&gt;&lt;keyword&gt;Selamectin&lt;/keyword&gt;&lt;keyword&gt;Imidacloprid&lt;/keyword&gt;&lt;/keywords&gt;&lt;dates&gt;&lt;year&gt;2014&lt;/year&gt;&lt;pub-dates&gt;&lt;date&gt;2014/01/01/&lt;/date&gt;&lt;/pub-dates&gt;&lt;/dates&gt;&lt;pub-location&gt;Boston&lt;/pub-location&gt;&lt;publisher&gt;Academic Press&lt;/publisher&gt;&lt;isbn&gt;978-0-12-404630-6&lt;/isbn&gt;&lt;urls&gt;&lt;related-urls&gt;&lt;url&gt;https://www.sciencedirect.com/science/article/pii/B9780124046306000233&lt;/url&gt;&lt;/related-urls&gt;&lt;/urls&gt;&lt;electronic-resource-num&gt;https://doi.org/10.1016/B978-0-12-404630-6.00023-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37DC8656" w14:textId="3987AC74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 xml:space="preserve">Broad-spectrum anti-parasite medication </w:t>
            </w:r>
            <w:hyperlink w:anchor="_ENREF_69" w:tooltip="Bogitsh, 2019 #11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Bogitsh&lt;/Author&gt;&lt;Year&gt;2019&lt;/Year&gt;&lt;RecNum&gt;112&lt;/RecNum&gt;&lt;DisplayText&gt;&lt;style face="superscript"&gt;69&lt;/style&gt;&lt;/DisplayText&gt;&lt;record&gt;&lt;rec-number&gt;112&lt;/rec-number&gt;&lt;foreign-keys&gt;&lt;key app="EN" db-id="9awd0fsvkxdtrzexxdjx59tpd95stfxrzwzz"&gt;112&lt;/key&gt;&lt;/foreign-keys&gt;&lt;ref-type name="Book Section"&gt;5&lt;/ref-type&gt;&lt;contributors&gt;&lt;authors&gt;&lt;author&gt;Bogitsh, Burton J.&lt;/author&gt;&lt;author&gt;Carter, Clint E.&lt;/author&gt;&lt;author&gt;Oeltmann, Thomas N.&lt;/author&gt;&lt;/authors&gt;&lt;secondary-authors&gt;&lt;author&gt;Burton J. Bogitsh, Clint E. Carter, Thomas N. Oeltmann&lt;/author&gt;&lt;/secondary-authors&gt;&lt;/contributors&gt;&lt;titles&gt;&lt;title&gt;Chapter 17 - Blood and Tissue Nematodes&lt;/title&gt;&lt;secondary-title&gt;Human Parasitology&lt;/secondary-title&gt;&lt;/titles&gt;&lt;pages&gt;313-329&lt;/pages&gt;&lt;edition&gt;Fifth Edition&lt;/edition&gt;&lt;keywords&gt;&lt;keyword&gt;chemotherapy&lt;/keyword&gt;&lt;keyword&gt;filarial worms&lt;/keyword&gt;&lt;keyword&gt;host immune response&lt;/keyword&gt;&lt;keyword&gt;life cycle&lt;/keyword&gt;&lt;keyword&gt;nematodes&lt;/keyword&gt;&lt;/keywords&gt;&lt;dates&gt;&lt;year&gt;2019&lt;/year&gt;&lt;/dates&gt;&lt;publisher&gt;Academic Press&lt;/publisher&gt;&lt;isbn&gt;978-0-12-813712-3&lt;/isbn&gt;&lt;urls&gt;&lt;related-urls&gt;&lt;url&gt;http://www.sciencedirect.com/science/article/pii/B9780128137123000175&lt;/url&gt;&lt;/related-urls&gt;&lt;/urls&gt;&lt;electronic-resource-num&gt;https://doi.org/10.1016/B978-0-12-813712-3.00017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221A6696" w14:textId="39E32442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First choice treatment for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onchocerciasi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hyperlink w:anchor="_ENREF_69" w:tooltip="Bogitsh, 2019 #11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Bogitsh&lt;/Author&gt;&lt;Year&gt;2019&lt;/Year&gt;&lt;RecNum&gt;112&lt;/RecNum&gt;&lt;DisplayText&gt;&lt;style face="superscript"&gt;69&lt;/style&gt;&lt;/DisplayText&gt;&lt;record&gt;&lt;rec-number&gt;112&lt;/rec-number&gt;&lt;foreign-keys&gt;&lt;key app="EN" db-id="9awd0fsvkxdtrzexxdjx59tpd95stfxrzwzz"&gt;112&lt;/key&gt;&lt;/foreign-keys&gt;&lt;ref-type name="Book Section"&gt;5&lt;/ref-type&gt;&lt;contributors&gt;&lt;authors&gt;&lt;author&gt;Bogitsh, Burton J.&lt;/author&gt;&lt;author&gt;Carter, Clint E.&lt;/author&gt;&lt;author&gt;Oeltmann, Thomas N.&lt;/author&gt;&lt;/authors&gt;&lt;secondary-authors&gt;&lt;author&gt;Burton J. Bogitsh, Clint E. Carter, Thomas N. Oeltmann&lt;/author&gt;&lt;/secondary-authors&gt;&lt;/contributors&gt;&lt;titles&gt;&lt;title&gt;Chapter 17 - Blood and Tissue Nematodes&lt;/title&gt;&lt;secondary-title&gt;Human Parasitology&lt;/secondary-title&gt;&lt;/titles&gt;&lt;pages&gt;313-329&lt;/pages&gt;&lt;edition&gt;Fifth Edition&lt;/edition&gt;&lt;keywords&gt;&lt;keyword&gt;chemotherapy&lt;/keyword&gt;&lt;keyword&gt;filarial worms&lt;/keyword&gt;&lt;keyword&gt;host immune response&lt;/keyword&gt;&lt;keyword&gt;life cycle&lt;/keyword&gt;&lt;keyword&gt;nematodes&lt;/keyword&gt;&lt;/keywords&gt;&lt;dates&gt;&lt;year&gt;2019&lt;/year&gt;&lt;/dates&gt;&lt;publisher&gt;Academic Press&lt;/publisher&gt;&lt;isbn&gt;978-0-12-813712-3&lt;/isbn&gt;&lt;urls&gt;&lt;related-urls&gt;&lt;url&gt;http://www.sciencedirect.com/science/article/pii/B9780128137123000175&lt;/url&gt;&lt;/related-urls&gt;&lt;/urls&gt;&lt;electronic-resource-num&gt;https://doi.org/10.1016/B978-0-12-813712-3.00017-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69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1718AC7E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12CB4FE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Val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d’Hebr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harmacy Department</w:t>
            </w:r>
          </w:p>
        </w:tc>
        <w:tc>
          <w:tcPr>
            <w:tcW w:w="992" w:type="dxa"/>
            <w:vAlign w:val="center"/>
          </w:tcPr>
          <w:p w14:paraId="1CC5EED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Align w:val="center"/>
          </w:tcPr>
          <w:p w14:paraId="7068B3B3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Nitrofurantoin</w:t>
            </w:r>
            <w:proofErr w:type="spellEnd"/>
          </w:p>
        </w:tc>
        <w:tc>
          <w:tcPr>
            <w:tcW w:w="5386" w:type="dxa"/>
            <w:vAlign w:val="center"/>
          </w:tcPr>
          <w:p w14:paraId="7BC2D50E" w14:textId="5021ED1F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Bacterial intracellular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nitroreductases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roduce the active form of the drug </w:t>
            </w:r>
            <w:hyperlink w:anchor="_ENREF_70" w:tooltip="Squadrito, 2021 #118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Squadrito&lt;/Author&gt;&lt;Year&gt;2021&lt;/Year&gt;&lt;RecNum&gt;118&lt;/RecNum&gt;&lt;DisplayText&gt;&lt;style face="superscript"&gt;70&lt;/style&gt;&lt;/DisplayText&gt;&lt;record&gt;&lt;rec-number&gt;118&lt;/rec-number&gt;&lt;foreign-keys&gt;&lt;key app="EN" db-id="9awd0fsvkxdtrzexxdjx59tpd95stfxrzwzz"&gt;118&lt;/key&gt;&lt;/foreign-keys&gt;&lt;ref-type name="Book Section"&gt;5&lt;/ref-type&gt;&lt;contributors&gt;&lt;authors&gt;&lt;author&gt;Squadrito, F. J.&lt;/author&gt;&lt;author&gt;del Portal, D.&lt;/author&gt;&lt;/authors&gt;&lt;/contributors&gt;&lt;auth-address&gt;Temple University Hospital&lt;/auth-address&gt;&lt;titles&gt;&lt;title&gt;Nitrofurantoin&lt;/title&gt;&lt;secondary-title&gt;StatPearls&lt;/secondary-title&gt;&lt;/titles&gt;&lt;dates&gt;&lt;year&gt;2021&lt;/year&gt;&lt;/dates&gt;&lt;pub-location&gt;Treasure Island (FL)&lt;/pub-location&gt;&lt;accession-num&gt;29262089&lt;/accession-num&gt;&lt;urls&gt;&lt;/urls&gt;&lt;language&gt;eng&lt;/language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0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7C74842D" w14:textId="72BC882B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termediate metabolites bind to bacterial ribosomes and inhibit bacterial enzymes involved in the synthesis of DNA, RNA, and</w:t>
            </w:r>
            <w:r w:rsidR="003F1AF1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bacterial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wall protein synthesis </w:t>
            </w:r>
            <w:hyperlink w:anchor="_ENREF_70" w:tooltip="Squadrito, 2021 #118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&gt;&lt;Author&gt;Squadrito&lt;/Author&gt;&lt;Year&gt;2021&lt;/Year&gt;&lt;RecNum&gt;118&lt;/RecNum&gt;&lt;DisplayText&gt;&lt;style face="superscript"&gt;70&lt;/style&gt;&lt;/DisplayText&gt;&lt;record&gt;&lt;rec-number&gt;118&lt;/rec-number&gt;&lt;foreign-keys&gt;&lt;key app="EN" db-id="9awd0fsvkxdtrzexxdjx59tpd95stfxrzwzz"&gt;118&lt;/key&gt;&lt;/foreign-keys&gt;&lt;ref-type name="Book Section"&gt;5&lt;/ref-type&gt;&lt;contributors&gt;&lt;authors&gt;&lt;author&gt;Squadrito, F. J.&lt;/author&gt;&lt;author&gt;del Portal, D.&lt;/author&gt;&lt;/authors&gt;&lt;/contributors&gt;&lt;auth-address&gt;Temple University Hospital&lt;/auth-address&gt;&lt;titles&gt;&lt;title&gt;Nitrofurantoin&lt;/title&gt;&lt;secondary-title&gt;StatPearls&lt;/secondary-title&gt;&lt;/titles&gt;&lt;dates&gt;&lt;year&gt;2021&lt;/year&gt;&lt;/dates&gt;&lt;pub-location&gt;Treasure Island (FL)&lt;/pub-location&gt;&lt;accession-num&gt;29262089&lt;/accession-num&gt;&lt;urls&gt;&lt;/urls&gt;&lt;language&gt;eng&lt;/language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0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1CFFA990" w14:textId="0D82629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Uncomplicated urinary tract infections resistant to other antibiotics </w:t>
            </w:r>
            <w:hyperlink w:anchor="_ENREF_71" w:tooltip="Howard, 2018 #65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Howard&lt;/Author&gt;&lt;Year&gt;2018&lt;/Year&gt;&lt;RecNum&gt;65&lt;/RecNum&gt;&lt;DisplayText&gt;&lt;style face="superscript"&gt;71&lt;/style&gt;&lt;/DisplayText&gt;&lt;record&gt;&lt;rec-number&gt;65&lt;/rec-number&gt;&lt;foreign-keys&gt;&lt;key app="EN" db-id="9awd0fsvkxdtrzexxdjx59tpd95stfxrzwzz"&gt;65&lt;/key&gt;&lt;/foreign-keys&gt;&lt;ref-type name="Book Section"&gt;5&lt;/ref-type&gt;&lt;contributors&gt;&lt;authors&gt;&lt;author&gt;Howard, Billy&lt;/author&gt;&lt;author&gt;Furman, Brian&lt;/author&gt;&lt;/authors&gt;&lt;/contributors&gt;&lt;titles&gt;&lt;title&gt;Nitrofurantoin&lt;/title&gt;&lt;secondary-title&gt;Reference Module in Biomedical Sciences&lt;/secondary-title&gt;&lt;/titles&gt;&lt;keywords&gt;&lt;keyword&gt;Bactericidal&lt;/keyword&gt;&lt;keyword&gt;E.Coli&lt;/keyword&gt;&lt;keyword&gt;Prophylaxis&lt;/keyword&gt;&lt;keyword&gt;Resistance&lt;/keyword&gt;&lt;keyword&gt;Urinary tract infections&lt;/keyword&gt;&lt;/keywords&gt;&lt;dates&gt;&lt;year&gt;2018&lt;/year&gt;&lt;/dates&gt;&lt;publisher&gt;Elsevier&lt;/publisher&gt;&lt;isbn&gt;978-0-12-801238-3&lt;/isbn&gt;&lt;urls&gt;&lt;related-urls&gt;&lt;url&gt;http://www.sciencedirect.com/science/article/pii/B9780128012383980243&lt;/url&gt;&lt;/related-urls&gt;&lt;/urls&gt;&lt;electronic-resource-num&gt;https://doi.org/10.1016/B978-0-12-801238-3.98024-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6D232824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289E1393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Fisher Scientific</w:t>
            </w:r>
          </w:p>
        </w:tc>
        <w:tc>
          <w:tcPr>
            <w:tcW w:w="992" w:type="dxa"/>
            <w:vAlign w:val="center"/>
          </w:tcPr>
          <w:p w14:paraId="5361B1E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10387340</w:t>
            </w:r>
          </w:p>
        </w:tc>
        <w:tc>
          <w:tcPr>
            <w:tcW w:w="1843" w:type="dxa"/>
            <w:vAlign w:val="center"/>
          </w:tcPr>
          <w:p w14:paraId="65F32ABB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Lauric</w:t>
            </w:r>
            <w:proofErr w:type="spellEnd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acid</w:t>
            </w:r>
          </w:p>
        </w:tc>
        <w:tc>
          <w:tcPr>
            <w:tcW w:w="5386" w:type="dxa"/>
            <w:vAlign w:val="center"/>
          </w:tcPr>
          <w:p w14:paraId="3CBB4823" w14:textId="1251551F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Found in vegetal oils </w:t>
            </w:r>
            <w:hyperlink w:anchor="_ENREF_72" w:tooltip="Dayrit, 2015 #6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Dayrit&lt;/Author&gt;&lt;Year&gt;2015&lt;/Year&gt;&lt;RecNum&gt;69&lt;/RecNum&gt;&lt;DisplayText&gt;&lt;style face="superscript"&gt;72&lt;/style&gt;&lt;/DisplayText&gt;&lt;record&gt;&lt;rec-number&gt;69&lt;/rec-number&gt;&lt;foreign-keys&gt;&lt;key app="EN" db-id="9awd0fsvkxdtrzexxdjx59tpd95stfxrzwzz"&gt;69&lt;/key&gt;&lt;/foreign-keys&gt;&lt;ref-type name="Journal Article"&gt;17&lt;/ref-type&gt;&lt;contributors&gt;&lt;authors&gt;&lt;author&gt;Dayrit, Fabian M.&lt;/author&gt;&lt;/authors&gt;&lt;/contributors&gt;&lt;titles&gt;&lt;title&gt;The properties of lauric acid and their significance in coconut oil&lt;/title&gt;&lt;secondary-title&gt;Journal of the American Oil Chemists&amp;apos; Society&lt;/secondary-title&gt;&lt;/titles&gt;&lt;periodical&gt;&lt;full-title&gt;Journal of the American Oil Chemists&amp;apos; Society&lt;/full-title&gt;&lt;/periodical&gt;&lt;pages&gt;1-15&lt;/pages&gt;&lt;volume&gt;92&lt;/volume&gt;&lt;number&gt;1&lt;/number&gt;&lt;dates&gt;&lt;year&gt;2015&lt;/year&gt;&lt;/dates&gt;&lt;urls&gt;&lt;related-urls&gt;&lt;url&gt;https://doi.org/10.1007/s11746-014-2562-7&lt;/url&gt;&lt;/related-urls&gt;&lt;/urls&gt;&lt;electronic-resource-num&gt;10.1007/s11746-014-2562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77CB3862" w14:textId="1C7E8CDE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Disrupts the cell membrane of gram-positive bacteria by physicochemical processes </w:t>
            </w:r>
            <w:hyperlink w:anchor="_ENREF_72" w:tooltip="Dayrit, 2015 #6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Dayrit&lt;/Author&gt;&lt;Year&gt;2015&lt;/Year&gt;&lt;RecNum&gt;69&lt;/RecNum&gt;&lt;DisplayText&gt;&lt;style face="superscript"&gt;72&lt;/style&gt;&lt;/DisplayText&gt;&lt;record&gt;&lt;rec-number&gt;69&lt;/rec-number&gt;&lt;foreign-keys&gt;&lt;key app="EN" db-id="9awd0fsvkxdtrzexxdjx59tpd95stfxrzwzz"&gt;69&lt;/key&gt;&lt;/foreign-keys&gt;&lt;ref-type name="Journal Article"&gt;17&lt;/ref-type&gt;&lt;contributors&gt;&lt;authors&gt;&lt;author&gt;Dayrit, Fabian M.&lt;/author&gt;&lt;/authors&gt;&lt;/contributors&gt;&lt;titles&gt;&lt;title&gt;The properties of lauric acid and their significance in coconut oil&lt;/title&gt;&lt;secondary-title&gt;Journal of the American Oil Chemists&amp;apos; Society&lt;/secondary-title&gt;&lt;/titles&gt;&lt;periodical&gt;&lt;full-title&gt;Journal of the American Oil Chemists&amp;apos; Society&lt;/full-title&gt;&lt;/periodical&gt;&lt;pages&gt;1-15&lt;/pages&gt;&lt;volume&gt;92&lt;/volume&gt;&lt;number&gt;1&lt;/number&gt;&lt;dates&gt;&lt;year&gt;2015&lt;/year&gt;&lt;/dates&gt;&lt;urls&gt;&lt;related-urls&gt;&lt;url&gt;https://doi.org/10.1007/s11746-014-2562-7&lt;/url&gt;&lt;/related-urls&gt;&lt;/urls&gt;&lt;electronic-resource-num&gt;10.1007/s11746-014-2562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668D16AD" w14:textId="77B275B1" w:rsidR="00834B1D" w:rsidRPr="00354BA3" w:rsidRDefault="00834B1D" w:rsidP="00834B1D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terferes with bacterial cell signal transduction and gene transcription processes </w:t>
            </w:r>
            <w:hyperlink w:anchor="_ENREF_72" w:tooltip="Dayrit, 2015 #6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Dayrit&lt;/Author&gt;&lt;Year&gt;2015&lt;/Year&gt;&lt;RecNum&gt;69&lt;/RecNum&gt;&lt;DisplayText&gt;&lt;style face="superscript"&gt;72&lt;/style&gt;&lt;/DisplayText&gt;&lt;record&gt;&lt;rec-number&gt;69&lt;/rec-number&gt;&lt;foreign-keys&gt;&lt;key app="EN" db-id="9awd0fsvkxdtrzexxdjx59tpd95stfxrzwzz"&gt;69&lt;/key&gt;&lt;/foreign-keys&gt;&lt;ref-type name="Journal Article"&gt;17&lt;/ref-type&gt;&lt;contributors&gt;&lt;authors&gt;&lt;author&gt;Dayrit, Fabian M.&lt;/author&gt;&lt;/authors&gt;&lt;/contributors&gt;&lt;titles&gt;&lt;title&gt;The properties of lauric acid and their significance in coconut oil&lt;/title&gt;&lt;secondary-title&gt;Journal of the American Oil Chemists&amp;apos; Society&lt;/secondary-title&gt;&lt;/titles&gt;&lt;periodical&gt;&lt;full-title&gt;Journal of the American Oil Chemists&amp;apos; Society&lt;/full-title&gt;&lt;/periodical&gt;&lt;pages&gt;1-15&lt;/pages&gt;&lt;volume&gt;92&lt;/volume&gt;&lt;number&gt;1&lt;/number&gt;&lt;dates&gt;&lt;year&gt;2015&lt;/year&gt;&lt;/dates&gt;&lt;urls&gt;&lt;related-urls&gt;&lt;url&gt;https://doi.org/10.1007/s11746-014-2562-7&lt;/url&gt;&lt;/related-urls&gt;&lt;/urls&gt;&lt;electronic-resource-num&gt;10.1007/s11746-014-2562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4A3F075B" w14:textId="187B5A13" w:rsidR="00DA6267" w:rsidRPr="00354BA3" w:rsidRDefault="00DA6267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ctivates TLR4 </w:t>
            </w:r>
            <w:proofErr w:type="gramStart"/>
            <w:r w:rsidR="00BB4A23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ignaling </w:t>
            </w:r>
            <w:proofErr w:type="gramEnd"/>
            <w:hyperlink w:anchor="_ENREF_73" w:tooltip="Wang, 2018 #130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>
                  <w:fldData xml:space="preserve">PEVuZE5vdGU+PENpdGU+PEF1dGhvcj5XYW5nPC9BdXRob3I+PFllYXI+MjAxODwvWWVhcj48UmVj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</w:fldData>
                </w:fldChar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>
                  <w:fldData xml:space="preserve">PEVuZE5vdGU+PENpdGU+PEF1dGhvcj5XYW5nPC9BdXRob3I+PFllYXI+MjAxODwvWWVhcj48UmVj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</w:fldData>
                </w:fldChar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.DATA 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3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6F09FC5B" w14:textId="3FD3FB47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Main antiviral and antibacterial substance found in human breast milk </w:t>
            </w:r>
            <w:hyperlink w:anchor="_ENREF_74" w:tooltip="Lieberman, 2006 #6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Lieberman&lt;/Author&gt;&lt;Year&gt;2006&lt;/Year&gt;&lt;RecNum&gt;66&lt;/RecNum&gt;&lt;DisplayText&gt;&lt;style face="superscript"&gt;74&lt;/style&gt;&lt;/DisplayText&gt;&lt;record&gt;&lt;rec-number&gt;66&lt;/rec-number&gt;&lt;foreign-keys&gt;&lt;key app="EN" db-id="9awd0fsvkxdtrzexxdjx59tpd95stfxrzwzz"&gt;66&lt;/key&gt;&lt;/foreign-keys&gt;&lt;ref-type name="Journal Article"&gt;17&lt;/ref-type&gt;&lt;contributors&gt;&lt;authors&gt;&lt;author&gt;Lieberman, Shari&lt;/author&gt;&lt;author&gt;Enig, Mary G.&lt;/author&gt;&lt;author&gt;Preuss, Harry G.&lt;/author&gt;&lt;/authors&gt;&lt;/contributors&gt;&lt;titles&gt;&lt;title&gt;A review of monolaurin and lauric acid: natural virucidal and bactericidal agents&lt;/title&gt;&lt;secondary-title&gt;Alternative and Complementary Therapies&lt;/secondary-title&gt;&lt;/titles&gt;&lt;periodical&gt;&lt;full-title&gt;Alternative and Complementary Therapies&lt;/full-title&gt;&lt;/periodical&gt;&lt;pages&gt;310-314&lt;/pages&gt;&lt;volume&gt;12&lt;/volume&gt;&lt;number&gt;6&lt;/number&gt;&lt;dates&gt;&lt;year&gt;2006&lt;/year&gt;&lt;/dates&gt;&lt;urls&gt;&lt;related-urls&gt;&lt;url&gt;http://www.liebertpub.com/doi/10.1089/act.2006.12.310&lt;/url&gt;&lt;/related-urls&gt;&lt;/urls&gt;&lt;electronic-resource-num&gt;10.1089/act.2006.12.31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</w:tbl>
    <w:p w14:paraId="03A1E236" w14:textId="77777777" w:rsidR="00354BA3" w:rsidRDefault="00354BA3">
      <w:r>
        <w:br w:type="page"/>
      </w:r>
    </w:p>
    <w:tbl>
      <w:tblPr>
        <w:tblStyle w:val="Tablaconcuadrcula"/>
        <w:tblW w:w="15026" w:type="dxa"/>
        <w:tblInd w:w="-572" w:type="dxa"/>
        <w:tblLayout w:type="fixed"/>
        <w:tblLook w:val="04A0" w:firstRow="1" w:lastRow="0" w:firstColumn="1" w:lastColumn="0" w:noHBand="0" w:noVBand="1"/>
      </w:tblPr>
      <w:tblGrid>
        <w:gridCol w:w="1418"/>
        <w:gridCol w:w="992"/>
        <w:gridCol w:w="1843"/>
        <w:gridCol w:w="5386"/>
        <w:gridCol w:w="5387"/>
      </w:tblGrid>
      <w:tr w:rsidR="00834B1D" w:rsidRPr="00354BA3" w14:paraId="3910BC74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78C7DB4B" w14:textId="2192465B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lastRenderedPageBreak/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2634D3F1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3132</w:t>
            </w:r>
          </w:p>
        </w:tc>
        <w:tc>
          <w:tcPr>
            <w:tcW w:w="1843" w:type="dxa"/>
            <w:vAlign w:val="center"/>
          </w:tcPr>
          <w:p w14:paraId="53B39C97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Sulfamethoxazole</w:t>
            </w:r>
            <w:proofErr w:type="spellEnd"/>
          </w:p>
          <w:p w14:paraId="2C8B371B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vAlign w:val="center"/>
          </w:tcPr>
          <w:p w14:paraId="73CDD003" w14:textId="607DE95C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 sulfonamide derivative. Sulfonamides have a bacteriostatic effect by inhibiting bacterial folic acid synthesis </w:t>
            </w:r>
            <w:hyperlink w:anchor="_ENREF_75" w:tooltip="Singh, 2017 #6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Singh&lt;/Author&gt;&lt;Year&gt;2017&lt;/Year&gt;&lt;RecNum&gt;64&lt;/RecNum&gt;&lt;DisplayText&gt;&lt;style face="superscript"&gt;75&lt;/style&gt;&lt;/DisplayText&gt;&lt;record&gt;&lt;rec-number&gt;64&lt;/rec-number&gt;&lt;foreign-keys&gt;&lt;key app="EN" db-id="9awd0fsvkxdtrzexxdjx59tpd95stfxrzwzz"&gt;64&lt;/key&gt;&lt;/foreign-keys&gt;&lt;ref-type name="Book Section"&gt;5&lt;/ref-type&gt;&lt;contributors&gt;&lt;authors&gt;&lt;author&gt;Singh, Anurag K.&lt;/author&gt;&lt;author&gt;Sharma, Ashok K.&lt;/author&gt;&lt;author&gt;Khan, Iliyas&lt;/author&gt;&lt;author&gt;Gothwal, Avinash&lt;/author&gt;&lt;author&gt;Gupta, Lokesh&lt;/author&gt;&lt;author&gt;Gupta, Umesh&lt;/author&gt;&lt;/authors&gt;&lt;secondary-authors&gt;&lt;author&gt;Andronescu, Ecaterina&lt;/author&gt;&lt;author&gt;Grumezescu, Alexandru Mihai&lt;/author&gt;&lt;/secondary-authors&gt;&lt;/contributors&gt;&lt;titles&gt;&lt;title&gt;Chapter 9 - Oral drug delivery potential of dendrimers&lt;/title&gt;&lt;secondary-title&gt;Nanostructures for Oral Medicine&lt;/secondary-title&gt;&lt;tertiary-title&gt;Micro and Nano Technologies&lt;/tertiary-title&gt;&lt;/titles&gt;&lt;pages&gt;231-261&lt;/pages&gt;&lt;keywords&gt;&lt;keyword&gt;dendrimers&lt;/keyword&gt;&lt;keyword&gt;drug delivery&lt;/keyword&gt;&lt;keyword&gt;nanocarriers&lt;/keyword&gt;&lt;keyword&gt;nanotechnology&lt;/keyword&gt;&lt;keyword&gt;oral delivery&lt;/keyword&gt;&lt;/keywords&gt;&lt;dates&gt;&lt;year&gt;2017&lt;/year&gt;&lt;/dates&gt;&lt;publisher&gt;Elsevier&lt;/publisher&gt;&lt;isbn&gt;978-0-323-47720-8&lt;/isbn&gt;&lt;urls&gt;&lt;related-urls&gt;&lt;url&gt;http://www.sciencedirect.com/science/article/pii/B9780323477208000109&lt;/url&gt;&lt;/related-urls&gt;&lt;/urls&gt;&lt;electronic-resource-num&gt;https://doi.org/10.1016/B978-0-323-47720-8.00010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39B1EEB0" w14:textId="0A67357E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 combination with trimethoprim for urinary tract infections, otitis media, chronic bronchitis, </w:t>
            </w:r>
            <w:proofErr w:type="spellStart"/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Shigella</w:t>
            </w:r>
            <w:proofErr w:type="spellEnd"/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nd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enterotoxigenic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354BA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Escherichia coli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fections </w:t>
            </w:r>
            <w:hyperlink w:anchor="_ENREF_76" w:tooltip="DrugBank,  #128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 ExcludeYear="1"&gt;&lt;Author&gt;DrugBank&lt;/Author&gt;&lt;RecNum&gt;128&lt;/RecNum&gt;&lt;DisplayText&gt;&lt;style face="superscript"&gt;76&lt;/style&gt;&lt;/DisplayText&gt;&lt;record&gt;&lt;rec-number&gt;128&lt;/rec-number&gt;&lt;foreign-keys&gt;&lt;key app="EN" db-id="9awd0fsvkxdtrzexxdjx59tpd95stfxrzwzz"&gt;128&lt;/key&gt;&lt;/foreign-keys&gt;&lt;ref-type name="Web Page"&gt;12&lt;/ref-type&gt;&lt;contributors&gt;&lt;authors&gt;&lt;author&gt;DrugBank&lt;/author&gt;&lt;/authors&gt;&lt;/contributors&gt;&lt;titles&gt;&lt;title&gt;Sulfamethoxazole&lt;/title&gt;&lt;/titles&gt;&lt;dates&gt;&lt;/dates&gt;&lt;urls&gt;&lt;related-urls&gt;&lt;url&gt;https://go.drugbank.com/drugs/DB01015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6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7A1EA97B" w14:textId="114B63EE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rophylaxis of </w:t>
            </w:r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 xml:space="preserve">Pneumocystis </w:t>
            </w:r>
            <w:proofErr w:type="spellStart"/>
            <w:r w:rsidRPr="00354BA3">
              <w:rPr>
                <w:rFonts w:ascii="Arial" w:hAnsi="Arial" w:cs="Arial"/>
                <w:i/>
                <w:sz w:val="16"/>
                <w:szCs w:val="16"/>
                <w:lang w:val="en-US"/>
              </w:rPr>
              <w:t>jirovecii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neumonia in patients with HIV/AIDS </w:t>
            </w:r>
            <w:hyperlink w:anchor="_ENREF_77" w:tooltip="Walker, 2014 #6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Walker&lt;/Author&gt;&lt;Year&gt;2014&lt;/Year&gt;&lt;RecNum&gt;61&lt;/RecNum&gt;&lt;DisplayText&gt;&lt;style face="superscript"&gt;77&lt;/style&gt;&lt;/DisplayText&gt;&lt;record&gt;&lt;rec-number&gt;61&lt;/rec-number&gt;&lt;foreign-keys&gt;&lt;key app="EN" db-id="9awd0fsvkxdtrzexxdjx59tpd95stfxrzwzz"&gt;61&lt;/key&gt;&lt;/foreign-keys&gt;&lt;ref-type name="Book Section"&gt;5&lt;/ref-type&gt;&lt;contributors&gt;&lt;authors&gt;&lt;author&gt;Walker, Lauren&lt;/author&gt;&lt;author&gt;Yip, Vincent&lt;/author&gt;&lt;author&gt;Pirmohamed, Munir&lt;/author&gt;&lt;/authors&gt;&lt;secondary-authors&gt;&lt;author&gt;Padmanabhan, Sandosh&lt;/author&gt;&lt;/secondary-authors&gt;&lt;/contributors&gt;&lt;titles&gt;&lt;title&gt;Chapter 20 - Adverse Drug Reactions&lt;/title&gt;&lt;/titles&gt;&lt;pages&gt;405-435&lt;/pages&gt;&lt;keywords&gt;&lt;keyword&gt;Adverse drug reaction&lt;/keyword&gt;&lt;keyword&gt;Drug metabolism&lt;/keyword&gt;&lt;keyword&gt;Drug transporters&lt;/keyword&gt;&lt;keyword&gt;Human leukocyte antigen&lt;/keyword&gt;&lt;keyword&gt;Hypersensitivity&lt;/keyword&gt;&lt;keyword&gt;Pharmacogenetics&lt;/keyword&gt;&lt;keyword&gt;Stratified medicine&lt;/keyword&gt;&lt;/keywords&gt;&lt;dates&gt;&lt;year&gt;2014&lt;/year&gt;&lt;/dates&gt;&lt;pub-location&gt;San Diego&lt;/pub-location&gt;&lt;publisher&gt;Academic Press&lt;/publisher&gt;&lt;isbn&gt;978-0-12-386882-4&lt;/isbn&gt;&lt;urls&gt;&lt;related-urls&gt;&lt;url&gt;http://www.sciencedirect.com/science/article/pii/B9780123868824000207&lt;/url&gt;&lt;/related-urls&gt;&lt;/urls&gt;&lt;electronic-resource-num&gt;https://doi.org/10.1016/B978-0-12-386882-4.00020-7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7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. </w:t>
            </w:r>
          </w:p>
          <w:p w14:paraId="0558C1D5" w14:textId="072CFDCE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High rates of adverse drug reactions in subjects infected by HIV </w:t>
            </w:r>
            <w:hyperlink w:anchor="_ENREF_78" w:tooltip=", 2016 #62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Year&gt;2016&lt;/Year&gt;&lt;RecNum&gt;62&lt;/RecNum&gt;&lt;DisplayText&gt;&lt;style face="superscript"&gt;78&lt;/style&gt;&lt;/DisplayText&gt;&lt;record&gt;&lt;rec-number&gt;62&lt;/rec-number&gt;&lt;foreign-keys&gt;&lt;key app="EN" db-id="9awd0fsvkxdtrzexxdjx59tpd95stfxrzwzz"&gt;62&lt;/key&gt;&lt;/foreign-keys&gt;&lt;ref-type name="Book Section"&gt;5&lt;/ref-type&gt;&lt;contributors&gt;&lt;secondary-authors&gt;&lt;author&gt;Aronson, J. K.&lt;/author&gt;&lt;/secondary-authors&gt;&lt;/contributors&gt;&lt;titles&gt;&lt;title&gt;Antifungal azoles [for systemic use]&lt;/title&gt;&lt;secondary-title&gt;Meyler&amp;apos;s Side Effects of Drugs&lt;/secondary-title&gt;&lt;/titles&gt;&lt;pages&gt;584-601&lt;/pages&gt;&lt;edition&gt;Sixteenth Edition&lt;/edition&gt;&lt;dates&gt;&lt;year&gt;2016&lt;/year&gt;&lt;/dates&gt;&lt;pub-location&gt;Oxford&lt;/pub-location&gt;&lt;publisher&gt;Elsevier&lt;/publisher&gt;&lt;isbn&gt;978-0-444-53716-4&lt;/isbn&gt;&lt;urls&gt;&lt;related-urls&gt;&lt;url&gt;http://www.sciencedirect.com/science/article/pii/B9780444537171003139&lt;/url&gt;&lt;/related-urls&gt;&lt;/urls&gt;&lt;electronic-resource-num&gt;https://doi.org/10.1016/B978-0-444-53717-1.00313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8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071BDF8B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21A9132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604109F2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2302</w:t>
            </w:r>
          </w:p>
        </w:tc>
        <w:tc>
          <w:tcPr>
            <w:tcW w:w="1843" w:type="dxa"/>
            <w:vAlign w:val="center"/>
          </w:tcPr>
          <w:p w14:paraId="3A278080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Sulfamerazine</w:t>
            </w:r>
            <w:proofErr w:type="spellEnd"/>
          </w:p>
          <w:p w14:paraId="18798472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386" w:type="dxa"/>
            <w:vAlign w:val="center"/>
          </w:tcPr>
          <w:p w14:paraId="08DACA02" w14:textId="706C97ED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A sulfonamide derivative </w:t>
            </w:r>
            <w:hyperlink w:anchor="_ENREF_75" w:tooltip="Singh, 2017 #64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Singh&lt;/Author&gt;&lt;Year&gt;2017&lt;/Year&gt;&lt;RecNum&gt;64&lt;/RecNum&gt;&lt;DisplayText&gt;&lt;style face="superscript"&gt;75&lt;/style&gt;&lt;/DisplayText&gt;&lt;record&gt;&lt;rec-number&gt;64&lt;/rec-number&gt;&lt;foreign-keys&gt;&lt;key app="EN" db-id="9awd0fsvkxdtrzexxdjx59tpd95stfxrzwzz"&gt;64&lt;/key&gt;&lt;/foreign-keys&gt;&lt;ref-type name="Book Section"&gt;5&lt;/ref-type&gt;&lt;contributors&gt;&lt;authors&gt;&lt;author&gt;Singh, Anurag K.&lt;/author&gt;&lt;author&gt;Sharma, Ashok K.&lt;/author&gt;&lt;author&gt;Khan, Iliyas&lt;/author&gt;&lt;author&gt;Gothwal, Avinash&lt;/author&gt;&lt;author&gt;Gupta, Lokesh&lt;/author&gt;&lt;author&gt;Gupta, Umesh&lt;/author&gt;&lt;/authors&gt;&lt;secondary-authors&gt;&lt;author&gt;Andronescu, Ecaterina&lt;/author&gt;&lt;author&gt;Grumezescu, Alexandru Mihai&lt;/author&gt;&lt;/secondary-authors&gt;&lt;/contributors&gt;&lt;titles&gt;&lt;title&gt;Chapter 9 - Oral drug delivery potential of dendrimers&lt;/title&gt;&lt;secondary-title&gt;Nanostructures for Oral Medicine&lt;/secondary-title&gt;&lt;tertiary-title&gt;Micro and Nano Technologies&lt;/tertiary-title&gt;&lt;/titles&gt;&lt;pages&gt;231-261&lt;/pages&gt;&lt;keywords&gt;&lt;keyword&gt;dendrimers&lt;/keyword&gt;&lt;keyword&gt;drug delivery&lt;/keyword&gt;&lt;keyword&gt;nanocarriers&lt;/keyword&gt;&lt;keyword&gt;nanotechnology&lt;/keyword&gt;&lt;keyword&gt;oral delivery&lt;/keyword&gt;&lt;/keywords&gt;&lt;dates&gt;&lt;year&gt;2017&lt;/year&gt;&lt;/dates&gt;&lt;publisher&gt;Elsevier&lt;/publisher&gt;&lt;isbn&gt;978-0-323-47720-8&lt;/isbn&gt;&lt;urls&gt;&lt;related-urls&gt;&lt;url&gt;http://www.sciencedirect.com/science/article/pii/B9780323477208000109&lt;/url&gt;&lt;/related-urls&gt;&lt;/urls&gt;&lt;electronic-resource-num&gt;https://doi.org/10.1016/B978-0-323-47720-8.00010-9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4C8451DE" w14:textId="6B6B9D49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Bronchitis, prostatitis, and urinary tract infections </w:t>
            </w:r>
            <w:hyperlink w:anchor="_ENREF_79" w:tooltip="DrugBank,  #129" w:history="1"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instrText xml:space="preserve"> ADDIN EN.CITE &lt;EndNote&gt;&lt;Cite ExcludeYear="1"&gt;&lt;Author&gt;DrugBank&lt;/Author&gt;&lt;RecNum&gt;129&lt;/RecNum&gt;&lt;DisplayText&gt;&lt;style face="superscript"&gt;79&lt;/style&gt;&lt;/DisplayText&gt;&lt;record&gt;&lt;rec-number&gt;129&lt;/rec-number&gt;&lt;foreign-keys&gt;&lt;key app="EN" db-id="9awd0fsvkxdtrzexxdjx59tpd95stfxrzwzz"&gt;129&lt;/key&gt;&lt;/foreign-keys&gt;&lt;ref-type name="Web Page"&gt;12&lt;/ref-type&gt;&lt;contributors&gt;&lt;authors&gt;&lt;author&gt;DrugBank&lt;/author&gt;&lt;/authors&gt;&lt;/contributors&gt;&lt;titles&gt;&lt;title&gt;Sulfamerazine&lt;/title&gt;&lt;/titles&gt;&lt;dates&gt;&lt;/dates&gt;&lt;urls&gt;&lt;related-urls&gt;&lt;url&gt;https://go.drugbank.com/drugs/DB01581&lt;/url&gt;&lt;/related-urls&gt;&lt;/urls&gt;&lt;/record&gt;&lt;/Cite&gt;&lt;/EndNote&gt;</w:instrTex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9</w:t>
              </w:r>
              <w:r w:rsidR="003B3993" w:rsidRPr="00354BA3">
                <w:rPr>
                  <w:rFonts w:ascii="Arial" w:hAnsi="Arial" w:cs="Arial"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. </w:t>
            </w:r>
          </w:p>
          <w:p w14:paraId="0B4592C2" w14:textId="563FF74F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Combined with a folate antagonist, sulfonamides are indicated among others in toxoplasmosis and malaria </w:t>
            </w:r>
            <w:hyperlink w:anchor="_ENREF_80" w:tooltip="Padberg, 2015 #7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Padberg&lt;/Author&gt;&lt;Year&gt;2015&lt;/Year&gt;&lt;RecNum&gt;71&lt;/RecNum&gt;&lt;DisplayText&gt;&lt;style face="superscript"&gt;80&lt;/style&gt;&lt;/DisplayText&gt;&lt;record&gt;&lt;rec-number&gt;71&lt;/rec-number&gt;&lt;foreign-keys&gt;&lt;key app="EN" db-id="9awd0fsvkxdtrzexxdjx59tpd95stfxrzwzz"&gt;71&lt;/key&gt;&lt;/foreign-keys&gt;&lt;ref-type name="Book Section"&gt;5&lt;/ref-type&gt;&lt;contributors&gt;&lt;authors&gt;&lt;author&gt;Padberg, Stephanie&lt;/author&gt;&lt;/authors&gt;&lt;secondary-authors&gt;&lt;author&gt;Schaefer, Christof&lt;/author&gt;&lt;author&gt;Peters, Paul&lt;/author&gt;&lt;author&gt;Miller, Richard K.&lt;/author&gt;&lt;/secondary-authors&gt;&lt;/contributors&gt;&lt;titles&gt;&lt;title&gt;2.6 - Anti-infective Agents&lt;/title&gt;&lt;/titles&gt;&lt;pages&gt;115-176&lt;/pages&gt;&lt;edition&gt;Third Edition&lt;/edition&gt;&lt;keywords&gt;&lt;keyword&gt;Anthelmintics&lt;/keyword&gt;&lt;keyword&gt;antibiotics&lt;/keyword&gt;&lt;keyword&gt;antifungals&lt;/keyword&gt;&lt;keyword&gt;antivirals&lt;/keyword&gt;&lt;keyword&gt;birth defects&lt;/keyword&gt;&lt;keyword&gt;infectious diseases&lt;/keyword&gt;&lt;keyword&gt;malaria&lt;/keyword&gt;&lt;keyword&gt;pregnancy&lt;/keyword&gt;&lt;keyword&gt;tuberculosis&lt;/keyword&gt;&lt;/keywords&gt;&lt;dates&gt;&lt;year&gt;2015&lt;/year&gt;&lt;/dates&gt;&lt;pub-location&gt;San Diego&lt;/pub-location&gt;&lt;publisher&gt;Academic Press&lt;/publisher&gt;&lt;isbn&gt;978-0-12-408078-2&lt;/isbn&gt;&lt;urls&gt;&lt;related-urls&gt;&lt;url&gt;http://www.sciencedirect.com/science/article/pii/B978012408078200007X&lt;/url&gt;&lt;/related-urls&gt;&lt;/urls&gt;&lt;electronic-resource-num&gt;https://doi.org/10.1016/B978-0-12-408078-2.00007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0F210881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35B7A6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Vall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d’Hebron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Pharmacy Department</w:t>
            </w:r>
          </w:p>
        </w:tc>
        <w:tc>
          <w:tcPr>
            <w:tcW w:w="992" w:type="dxa"/>
            <w:vAlign w:val="center"/>
          </w:tcPr>
          <w:p w14:paraId="777400B5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Align w:val="center"/>
          </w:tcPr>
          <w:p w14:paraId="384C158B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Tazobactam</w:t>
            </w:r>
            <w:proofErr w:type="spellEnd"/>
          </w:p>
        </w:tc>
        <w:tc>
          <w:tcPr>
            <w:tcW w:w="5386" w:type="dxa"/>
            <w:vAlign w:val="center"/>
          </w:tcPr>
          <w:p w14:paraId="59E33DA7" w14:textId="28B04BCE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Class A β-lactamase inhibitor </w:t>
            </w:r>
            <w:hyperlink w:anchor="_ENREF_81" w:tooltip="Kuriyama, 2014 #7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Kuriyama&lt;/Author&gt;&lt;Year&gt;2014&lt;/Year&gt;&lt;RecNum&gt;70&lt;/RecNum&gt;&lt;DisplayText&gt;&lt;style face="superscript"&gt;81&lt;/style&gt;&lt;/DisplayText&gt;&lt;record&gt;&lt;rec-number&gt;70&lt;/rec-number&gt;&lt;foreign-keys&gt;&lt;key app="EN" db-id="9awd0fsvkxdtrzexxdjx59tpd95stfxrzwzz"&gt;70&lt;/key&gt;&lt;/foreign-keys&gt;&lt;ref-type name="Book Section"&gt;5&lt;/ref-type&gt;&lt;contributors&gt;&lt;authors&gt;&lt;author&gt;Kuriyama, Tomoari&lt;/author&gt;&lt;author&gt;Karasawa, Tadahiro&lt;/author&gt;&lt;author&gt;Williams, David W.&lt;/author&gt;&lt;/authors&gt;&lt;secondary-authors&gt;&lt;author&gt;Percival, Steven L.&lt;/author&gt;&lt;author&gt;Williams, David W.&lt;/author&gt;&lt;author&gt;Randle, Jacqueline&lt;/author&gt;&lt;author&gt;Cooper, Tracey&lt;/author&gt;&lt;/secondary-authors&gt;&lt;/contributors&gt;&lt;titles&gt;&lt;title&gt;Chapter 13 - Antimicrobial Chemotherapy: Significance to Healthcare&lt;/title&gt;&lt;secondary-title&gt;Biofilms in Infection Prevention and Control&lt;/secondary-title&gt;&lt;/titles&gt;&lt;pages&gt;209-244&lt;/pages&gt;&lt;keywords&gt;&lt;keyword&gt;antibiotics&lt;/keyword&gt;&lt;keyword&gt;antifungals&lt;/keyword&gt;&lt;keyword&gt;antimicrobial chemotherapy&lt;/keyword&gt;&lt;keyword&gt;bacteria&lt;/keyword&gt;&lt;keyword&gt;resistance&lt;/keyword&gt;&lt;/keywords&gt;&lt;dates&gt;&lt;year&gt;2014&lt;/year&gt;&lt;/dates&gt;&lt;pub-location&gt;Boston&lt;/pub-location&gt;&lt;publisher&gt;Academic Press&lt;/publisher&gt;&lt;isbn&gt;978-0-12-397043-5&lt;/isbn&gt;&lt;urls&gt;&lt;related-urls&gt;&lt;url&gt;http://www.sciencedirect.com/science/article/pii/B978012397043500013X&lt;/url&gt;&lt;/related-urls&gt;&lt;/urls&gt;&lt;electronic-resource-num&gt;https://doi.org/10.1016/B978-0-12-397043-5.00013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7DC1066E" w14:textId="5201C9D9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Extension of antibiotic’s spectrum of activity </w:t>
            </w:r>
            <w:hyperlink w:anchor="_ENREF_81" w:tooltip="Kuriyama, 2014 #7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Kuriyama&lt;/Author&gt;&lt;Year&gt;2014&lt;/Year&gt;&lt;RecNum&gt;70&lt;/RecNum&gt;&lt;DisplayText&gt;&lt;style face="superscript"&gt;81&lt;/style&gt;&lt;/DisplayText&gt;&lt;record&gt;&lt;rec-number&gt;70&lt;/rec-number&gt;&lt;foreign-keys&gt;&lt;key app="EN" db-id="9awd0fsvkxdtrzexxdjx59tpd95stfxrzwzz"&gt;70&lt;/key&gt;&lt;/foreign-keys&gt;&lt;ref-type name="Book Section"&gt;5&lt;/ref-type&gt;&lt;contributors&gt;&lt;authors&gt;&lt;author&gt;Kuriyama, Tomoari&lt;/author&gt;&lt;author&gt;Karasawa, Tadahiro&lt;/author&gt;&lt;author&gt;Williams, David W.&lt;/author&gt;&lt;/authors&gt;&lt;secondary-authors&gt;&lt;author&gt;Percival, Steven L.&lt;/author&gt;&lt;author&gt;Williams, David W.&lt;/author&gt;&lt;author&gt;Randle, Jacqueline&lt;/author&gt;&lt;author&gt;Cooper, Tracey&lt;/author&gt;&lt;/secondary-authors&gt;&lt;/contributors&gt;&lt;titles&gt;&lt;title&gt;Chapter 13 - Antimicrobial Chemotherapy: Significance to Healthcare&lt;/title&gt;&lt;secondary-title&gt;Biofilms in Infection Prevention and Control&lt;/secondary-title&gt;&lt;/titles&gt;&lt;pages&gt;209-244&lt;/pages&gt;&lt;keywords&gt;&lt;keyword&gt;antibiotics&lt;/keyword&gt;&lt;keyword&gt;antifungals&lt;/keyword&gt;&lt;keyword&gt;antimicrobial chemotherapy&lt;/keyword&gt;&lt;keyword&gt;bacteria&lt;/keyword&gt;&lt;keyword&gt;resistance&lt;/keyword&gt;&lt;/keywords&gt;&lt;dates&gt;&lt;year&gt;2014&lt;/year&gt;&lt;/dates&gt;&lt;pub-location&gt;Boston&lt;/pub-location&gt;&lt;publisher&gt;Academic Press&lt;/publisher&gt;&lt;isbn&gt;978-0-12-397043-5&lt;/isbn&gt;&lt;urls&gt;&lt;related-urls&gt;&lt;url&gt;http://www.sciencedirect.com/science/article/pii/B978012397043500013X&lt;/url&gt;&lt;/related-urls&gt;&lt;/urls&gt;&lt;electronic-resource-num&gt;https://doi.org/10.1016/B978-0-12-397043-5.00013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7120B733" w14:textId="375E2BF4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Increase</w:t>
            </w:r>
            <w:r w:rsidR="00DA6267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in β-</w:t>
            </w:r>
            <w:proofErr w:type="spellStart"/>
            <w:r w:rsidR="00DA6267" w:rsidRPr="00354BA3">
              <w:rPr>
                <w:rFonts w:ascii="Arial" w:hAnsi="Arial" w:cs="Arial"/>
                <w:sz w:val="16"/>
                <w:szCs w:val="16"/>
                <w:lang w:val="en-US"/>
              </w:rPr>
              <w:t>lactamic</w:t>
            </w:r>
            <w:proofErr w:type="spellEnd"/>
            <w:r w:rsidR="00DA6267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antibiotic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tability against </w:t>
            </w:r>
            <w:r w:rsidR="00DA6267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bacterial 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β-lactamases </w:t>
            </w:r>
            <w:hyperlink w:anchor="_ENREF_81" w:tooltip="Kuriyama, 2014 #70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Kuriyama&lt;/Author&gt;&lt;Year&gt;2014&lt;/Year&gt;&lt;RecNum&gt;70&lt;/RecNum&gt;&lt;DisplayText&gt;&lt;style face="superscript"&gt;81&lt;/style&gt;&lt;/DisplayText&gt;&lt;record&gt;&lt;rec-number&gt;70&lt;/rec-number&gt;&lt;foreign-keys&gt;&lt;key app="EN" db-id="9awd0fsvkxdtrzexxdjx59tpd95stfxrzwzz"&gt;70&lt;/key&gt;&lt;/foreign-keys&gt;&lt;ref-type name="Book Section"&gt;5&lt;/ref-type&gt;&lt;contributors&gt;&lt;authors&gt;&lt;author&gt;Kuriyama, Tomoari&lt;/author&gt;&lt;author&gt;Karasawa, Tadahiro&lt;/author&gt;&lt;author&gt;Williams, David W.&lt;/author&gt;&lt;/authors&gt;&lt;secondary-authors&gt;&lt;author&gt;Percival, Steven L.&lt;/author&gt;&lt;author&gt;Williams, David W.&lt;/author&gt;&lt;author&gt;Randle, Jacqueline&lt;/author&gt;&lt;author&gt;Cooper, Tracey&lt;/author&gt;&lt;/secondary-authors&gt;&lt;/contributors&gt;&lt;titles&gt;&lt;title&gt;Chapter 13 - Antimicrobial Chemotherapy: Significance to Healthcare&lt;/title&gt;&lt;secondary-title&gt;Biofilms in Infection Prevention and Control&lt;/secondary-title&gt;&lt;/titles&gt;&lt;pages&gt;209-244&lt;/pages&gt;&lt;keywords&gt;&lt;keyword&gt;antibiotics&lt;/keyword&gt;&lt;keyword&gt;antifungals&lt;/keyword&gt;&lt;keyword&gt;antimicrobial chemotherapy&lt;/keyword&gt;&lt;keyword&gt;bacteria&lt;/keyword&gt;&lt;keyword&gt;resistance&lt;/keyword&gt;&lt;/keywords&gt;&lt;dates&gt;&lt;year&gt;2014&lt;/year&gt;&lt;/dates&gt;&lt;pub-location&gt;Boston&lt;/pub-location&gt;&lt;publisher&gt;Academic Press&lt;/publisher&gt;&lt;isbn&gt;978-0-12-397043-5&lt;/isbn&gt;&lt;urls&gt;&lt;related-urls&gt;&lt;url&gt;http://www.sciencedirect.com/science/article/pii/B978012397043500013X&lt;/url&gt;&lt;/related-urls&gt;&lt;/urls&gt;&lt;electronic-resource-num&gt;https://doi.org/10.1016/B978-0-12-397043-5.00013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1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5F9C4ED2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015002C7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75872B76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1784</w:t>
            </w:r>
          </w:p>
        </w:tc>
        <w:tc>
          <w:tcPr>
            <w:tcW w:w="1843" w:type="dxa"/>
            <w:vAlign w:val="center"/>
          </w:tcPr>
          <w:p w14:paraId="5D9B3D4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Vidarabine</w:t>
            </w:r>
            <w:proofErr w:type="spellEnd"/>
          </w:p>
        </w:tc>
        <w:tc>
          <w:tcPr>
            <w:tcW w:w="5386" w:type="dxa"/>
            <w:vAlign w:val="center"/>
          </w:tcPr>
          <w:p w14:paraId="278B02CC" w14:textId="446F6668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urine nucleoside analogue </w:t>
            </w:r>
            <w:hyperlink w:anchor="_ENREF_80" w:tooltip="Padberg, 2015 #7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Padberg&lt;/Author&gt;&lt;Year&gt;2015&lt;/Year&gt;&lt;RecNum&gt;71&lt;/RecNum&gt;&lt;DisplayText&gt;&lt;style face="superscript"&gt;80&lt;/style&gt;&lt;/DisplayText&gt;&lt;record&gt;&lt;rec-number&gt;71&lt;/rec-number&gt;&lt;foreign-keys&gt;&lt;key app="EN" db-id="9awd0fsvkxdtrzexxdjx59tpd95stfxrzwzz"&gt;71&lt;/key&gt;&lt;/foreign-keys&gt;&lt;ref-type name="Book Section"&gt;5&lt;/ref-type&gt;&lt;contributors&gt;&lt;authors&gt;&lt;author&gt;Padberg, Stephanie&lt;/author&gt;&lt;/authors&gt;&lt;secondary-authors&gt;&lt;author&gt;Schaefer, Christof&lt;/author&gt;&lt;author&gt;Peters, Paul&lt;/author&gt;&lt;author&gt;Miller, Richard K.&lt;/author&gt;&lt;/secondary-authors&gt;&lt;/contributors&gt;&lt;titles&gt;&lt;title&gt;2.6 - Anti-infective Agents&lt;/title&gt;&lt;/titles&gt;&lt;pages&gt;115-176&lt;/pages&gt;&lt;edition&gt;Third Edition&lt;/edition&gt;&lt;keywords&gt;&lt;keyword&gt;Anthelmintics&lt;/keyword&gt;&lt;keyword&gt;antibiotics&lt;/keyword&gt;&lt;keyword&gt;antifungals&lt;/keyword&gt;&lt;keyword&gt;antivirals&lt;/keyword&gt;&lt;keyword&gt;birth defects&lt;/keyword&gt;&lt;keyword&gt;infectious diseases&lt;/keyword&gt;&lt;keyword&gt;malaria&lt;/keyword&gt;&lt;keyword&gt;pregnancy&lt;/keyword&gt;&lt;keyword&gt;tuberculosis&lt;/keyword&gt;&lt;/keywords&gt;&lt;dates&gt;&lt;year&gt;2015&lt;/year&gt;&lt;/dates&gt;&lt;pub-location&gt;San Diego&lt;/pub-location&gt;&lt;publisher&gt;Academic Press&lt;/publisher&gt;&lt;isbn&gt;978-0-12-408078-2&lt;/isbn&gt;&lt;urls&gt;&lt;related-urls&gt;&lt;url&gt;http://www.sciencedirect.com/science/article/pii/B978012408078200007X&lt;/url&gt;&lt;/related-urls&gt;&lt;/urls&gt;&lt;electronic-resource-num&gt;https://doi.org/10.1016/B978-0-12-408078-2.00007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1AF70775" w14:textId="26AE8EEF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Competitively inhibits</w:t>
            </w:r>
            <w:r w:rsidR="002B4E7F"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DNA-</w:t>
            </w: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dependent DNA polymerases of some DNA viruses approximately 40 times more than those of host cells </w:t>
            </w:r>
            <w:hyperlink w:anchor="_ENREF_80" w:tooltip="Padberg, 2015 #7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Padberg&lt;/Author&gt;&lt;Year&gt;2015&lt;/Year&gt;&lt;RecNum&gt;71&lt;/RecNum&gt;&lt;DisplayText&gt;&lt;style face="superscript"&gt;80&lt;/style&gt;&lt;/DisplayText&gt;&lt;record&gt;&lt;rec-number&gt;71&lt;/rec-number&gt;&lt;foreign-keys&gt;&lt;key app="EN" db-id="9awd0fsvkxdtrzexxdjx59tpd95stfxrzwzz"&gt;71&lt;/key&gt;&lt;/foreign-keys&gt;&lt;ref-type name="Book Section"&gt;5&lt;/ref-type&gt;&lt;contributors&gt;&lt;authors&gt;&lt;author&gt;Padberg, Stephanie&lt;/author&gt;&lt;/authors&gt;&lt;secondary-authors&gt;&lt;author&gt;Schaefer, Christof&lt;/author&gt;&lt;author&gt;Peters, Paul&lt;/author&gt;&lt;author&gt;Miller, Richard K.&lt;/author&gt;&lt;/secondary-authors&gt;&lt;/contributors&gt;&lt;titles&gt;&lt;title&gt;2.6 - Anti-infective Agents&lt;/title&gt;&lt;/titles&gt;&lt;pages&gt;115-176&lt;/pages&gt;&lt;edition&gt;Third Edition&lt;/edition&gt;&lt;keywords&gt;&lt;keyword&gt;Anthelmintics&lt;/keyword&gt;&lt;keyword&gt;antibiotics&lt;/keyword&gt;&lt;keyword&gt;antifungals&lt;/keyword&gt;&lt;keyword&gt;antivirals&lt;/keyword&gt;&lt;keyword&gt;birth defects&lt;/keyword&gt;&lt;keyword&gt;infectious diseases&lt;/keyword&gt;&lt;keyword&gt;malaria&lt;/keyword&gt;&lt;keyword&gt;pregnancy&lt;/keyword&gt;&lt;keyword&gt;tuberculosis&lt;/keyword&gt;&lt;/keywords&gt;&lt;dates&gt;&lt;year&gt;2015&lt;/year&gt;&lt;/dates&gt;&lt;pub-location&gt;San Diego&lt;/pub-location&gt;&lt;publisher&gt;Academic Press&lt;/publisher&gt;&lt;isbn&gt;978-0-12-408078-2&lt;/isbn&gt;&lt;urls&gt;&lt;related-urls&gt;&lt;url&gt;http://www.sciencedirect.com/science/article/pii/B978012408078200007X&lt;/url&gt;&lt;/related-urls&gt;&lt;/urls&gt;&lt;electronic-resource-num&gt;https://doi.org/10.1016/B978-0-12-408078-2.00007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11E5C197" w14:textId="02ADAFDE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The degree of maximal resistance to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vidarabine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is 4-fold, much lower than the 100-fold resistance to acyclovir with similar DNA-polymerase resistant mutations </w:t>
            </w:r>
            <w:hyperlink w:anchor="_ENREF_80" w:tooltip="Padberg, 2015 #7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Padberg&lt;/Author&gt;&lt;Year&gt;2015&lt;/Year&gt;&lt;RecNum&gt;71&lt;/RecNum&gt;&lt;DisplayText&gt;&lt;style face="superscript"&gt;80&lt;/style&gt;&lt;/DisplayText&gt;&lt;record&gt;&lt;rec-number&gt;71&lt;/rec-number&gt;&lt;foreign-keys&gt;&lt;key app="EN" db-id="9awd0fsvkxdtrzexxdjx59tpd95stfxrzwzz"&gt;71&lt;/key&gt;&lt;/foreign-keys&gt;&lt;ref-type name="Book Section"&gt;5&lt;/ref-type&gt;&lt;contributors&gt;&lt;authors&gt;&lt;author&gt;Padberg, Stephanie&lt;/author&gt;&lt;/authors&gt;&lt;secondary-authors&gt;&lt;author&gt;Schaefer, Christof&lt;/author&gt;&lt;author&gt;Peters, Paul&lt;/author&gt;&lt;author&gt;Miller, Richard K.&lt;/author&gt;&lt;/secondary-authors&gt;&lt;/contributors&gt;&lt;titles&gt;&lt;title&gt;2.6 - Anti-infective Agents&lt;/title&gt;&lt;/titles&gt;&lt;pages&gt;115-176&lt;/pages&gt;&lt;edition&gt;Third Edition&lt;/edition&gt;&lt;keywords&gt;&lt;keyword&gt;Anthelmintics&lt;/keyword&gt;&lt;keyword&gt;antibiotics&lt;/keyword&gt;&lt;keyword&gt;antifungals&lt;/keyword&gt;&lt;keyword&gt;antivirals&lt;/keyword&gt;&lt;keyword&gt;birth defects&lt;/keyword&gt;&lt;keyword&gt;infectious diseases&lt;/keyword&gt;&lt;keyword&gt;malaria&lt;/keyword&gt;&lt;keyword&gt;pregnancy&lt;/keyword&gt;&lt;keyword&gt;tuberculosis&lt;/keyword&gt;&lt;/keywords&gt;&lt;dates&gt;&lt;year&gt;2015&lt;/year&gt;&lt;/dates&gt;&lt;pub-location&gt;San Diego&lt;/pub-location&gt;&lt;publisher&gt;Academic Press&lt;/publisher&gt;&lt;isbn&gt;978-0-12-408078-2&lt;/isbn&gt;&lt;urls&gt;&lt;related-urls&gt;&lt;url&gt;http://www.sciencedirect.com/science/article/pii/B978012408078200007X&lt;/url&gt;&lt;/related-urls&gt;&lt;/urls&gt;&lt;electronic-resource-num&gt;https://doi.org/10.1016/B978-0-12-408078-2.00007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3640662B" w14:textId="29A8A672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No longer used due to toxicity issues as well as the discovery of more potent and safer compounds such as acyclovir, which today is widely prescribed for HSV </w:t>
            </w:r>
            <w:hyperlink w:anchor="_ENREF_82" w:tooltip="Seley-Radtke, 2018 #73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Seley-Radtke&lt;/Author&gt;&lt;Year&gt;2018&lt;/Year&gt;&lt;RecNum&gt;73&lt;/RecNum&gt;&lt;DisplayText&gt;&lt;style face="superscript"&gt;82&lt;/style&gt;&lt;/DisplayText&gt;&lt;record&gt;&lt;rec-number&gt;73&lt;/rec-number&gt;&lt;foreign-keys&gt;&lt;key app="EN" db-id="9awd0fsvkxdtrzexxdjx59tpd95stfxrzwzz"&gt;73&lt;/key&gt;&lt;/foreign-keys&gt;&lt;ref-type name="Journal Article"&gt;17&lt;/ref-type&gt;&lt;contributors&gt;&lt;authors&gt;&lt;author&gt;Seley-Radtke, Katherine L.&lt;/author&gt;&lt;author&gt;Yates, Mary K.&lt;/author&gt;&lt;/authors&gt;&lt;/contributors&gt;&lt;titles&gt;&lt;title&gt;The evolution of nucleoside analogue antivirals: A review for chemists and non-chemists. Part 1: Early structural modifications to the nucleoside scaffold&lt;/title&gt;&lt;secondary-title&gt;Antiviral Research&lt;/secondary-title&gt;&lt;/titles&gt;&lt;periodical&gt;&lt;full-title&gt;Antiviral Research&lt;/full-title&gt;&lt;/periodical&gt;&lt;pages&gt;66-86&lt;/pages&gt;&lt;volume&gt;154&lt;/volume&gt;&lt;keywords&gt;&lt;keyword&gt;Analogue&lt;/keyword&gt;&lt;keyword&gt;Anticancer&lt;/keyword&gt;&lt;keyword&gt;Antiviral&lt;/keyword&gt;&lt;keyword&gt;History&lt;/keyword&gt;&lt;keyword&gt;Modification&lt;/keyword&gt;&lt;keyword&gt;Nucleoside&lt;/keyword&gt;&lt;/keywords&gt;&lt;dates&gt;&lt;year&gt;2018&lt;/year&gt;&lt;/dates&gt;&lt;urls&gt;&lt;related-urls&gt;&lt;url&gt;http://www.sciencedirect.com/science/article/pii/S0166354218300500&lt;/url&gt;&lt;/related-urls&gt;&lt;/urls&gt;&lt;electronic-resource-num&gt;https://doi.org/10.1016/j.antiviral.2018.04.004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2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47930ED6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0A88A7E8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379E2C0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M1765</w:t>
            </w:r>
          </w:p>
        </w:tc>
        <w:tc>
          <w:tcPr>
            <w:tcW w:w="1843" w:type="dxa"/>
            <w:vAlign w:val="center"/>
          </w:tcPr>
          <w:p w14:paraId="4A0CAE1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Monolaurin</w:t>
            </w:r>
            <w:proofErr w:type="spellEnd"/>
          </w:p>
        </w:tc>
        <w:tc>
          <w:tcPr>
            <w:tcW w:w="5386" w:type="dxa"/>
            <w:vAlign w:val="center"/>
          </w:tcPr>
          <w:p w14:paraId="63805BA2" w14:textId="2B0832A7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Solubilizes the lipids and phospholipids in the envelope of pathogenic viruses and bacteria causing the disintegration of their envelopes </w:t>
            </w:r>
            <w:hyperlink w:anchor="_ENREF_74" w:tooltip="Lieberman, 2006 #6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Lieberman&lt;/Author&gt;&lt;Year&gt;2006&lt;/Year&gt;&lt;RecNum&gt;66&lt;/RecNum&gt;&lt;DisplayText&gt;&lt;style face="superscript"&gt;74&lt;/style&gt;&lt;/DisplayText&gt;&lt;record&gt;&lt;rec-number&gt;66&lt;/rec-number&gt;&lt;foreign-keys&gt;&lt;key app="EN" db-id="9awd0fsvkxdtrzexxdjx59tpd95stfxrzwzz"&gt;66&lt;/key&gt;&lt;/foreign-keys&gt;&lt;ref-type name="Journal Article"&gt;17&lt;/ref-type&gt;&lt;contributors&gt;&lt;authors&gt;&lt;author&gt;Lieberman, Shari&lt;/author&gt;&lt;author&gt;Enig, Mary G.&lt;/author&gt;&lt;author&gt;Preuss, Harry G.&lt;/author&gt;&lt;/authors&gt;&lt;/contributors&gt;&lt;titles&gt;&lt;title&gt;A review of monolaurin and lauric acid: natural virucidal and bactericidal agents&lt;/title&gt;&lt;secondary-title&gt;Alternative and Complementary Therapies&lt;/secondary-title&gt;&lt;/titles&gt;&lt;periodical&gt;&lt;full-title&gt;Alternative and Complementary Therapies&lt;/full-title&gt;&lt;/periodical&gt;&lt;pages&gt;310-314&lt;/pages&gt;&lt;volume&gt;12&lt;/volume&gt;&lt;number&gt;6&lt;/number&gt;&lt;dates&gt;&lt;year&gt;2006&lt;/year&gt;&lt;/dates&gt;&lt;urls&gt;&lt;related-urls&gt;&lt;url&gt;http://www.liebertpub.com/doi/10.1089/act.2006.12.310&lt;/url&gt;&lt;/related-urls&gt;&lt;/urls&gt;&lt;electronic-resource-num&gt;10.1089/act.2006.12.31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4E485288" w14:textId="1D9DD6C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activation to some extent of HIV, measles, HSV-1, vesicular stomatitis,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Visna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virus, and cytomegalovirus </w:t>
            </w:r>
            <w:hyperlink w:anchor="_ENREF_74" w:tooltip="Lieberman, 2006 #66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Lieberman&lt;/Author&gt;&lt;Year&gt;2006&lt;/Year&gt;&lt;RecNum&gt;66&lt;/RecNum&gt;&lt;DisplayText&gt;&lt;style face="superscript"&gt;74&lt;/style&gt;&lt;/DisplayText&gt;&lt;record&gt;&lt;rec-number&gt;66&lt;/rec-number&gt;&lt;foreign-keys&gt;&lt;key app="EN" db-id="9awd0fsvkxdtrzexxdjx59tpd95stfxrzwzz"&gt;66&lt;/key&gt;&lt;/foreign-keys&gt;&lt;ref-type name="Journal Article"&gt;17&lt;/ref-type&gt;&lt;contributors&gt;&lt;authors&gt;&lt;author&gt;Lieberman, Shari&lt;/author&gt;&lt;author&gt;Enig, Mary G.&lt;/author&gt;&lt;author&gt;Preuss, Harry G.&lt;/author&gt;&lt;/authors&gt;&lt;/contributors&gt;&lt;titles&gt;&lt;title&gt;A review of monolaurin and lauric acid: natural virucidal and bactericidal agents&lt;/title&gt;&lt;secondary-title&gt;Alternative and Complementary Therapies&lt;/secondary-title&gt;&lt;/titles&gt;&lt;periodical&gt;&lt;full-title&gt;Alternative and Complementary Therapies&lt;/full-title&gt;&lt;/periodical&gt;&lt;pages&gt;310-314&lt;/pages&gt;&lt;volume&gt;12&lt;/volume&gt;&lt;number&gt;6&lt;/number&gt;&lt;dates&gt;&lt;year&gt;2006&lt;/year&gt;&lt;/dates&gt;&lt;urls&gt;&lt;related-urls&gt;&lt;url&gt;http://www.liebertpub.com/doi/10.1089/act.2006.12.310&lt;/url&gt;&lt;/related-urls&gt;&lt;/urls&gt;&lt;electronic-resource-num&gt;10.1089/act.2006.12.310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7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18D91F60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6FAD0301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Sigma-Aldrich</w:t>
            </w:r>
          </w:p>
        </w:tc>
        <w:tc>
          <w:tcPr>
            <w:tcW w:w="992" w:type="dxa"/>
            <w:vAlign w:val="center"/>
          </w:tcPr>
          <w:p w14:paraId="5B592058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54BA3">
              <w:rPr>
                <w:rFonts w:ascii="Arial" w:hAnsi="Arial" w:cs="Arial"/>
                <w:color w:val="000000"/>
                <w:sz w:val="16"/>
                <w:szCs w:val="16"/>
              </w:rPr>
              <w:t>PHR1949</w:t>
            </w:r>
          </w:p>
        </w:tc>
        <w:tc>
          <w:tcPr>
            <w:tcW w:w="1843" w:type="dxa"/>
            <w:vAlign w:val="center"/>
          </w:tcPr>
          <w:p w14:paraId="053AA7DD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Sodium lauryl sulfate</w:t>
            </w:r>
          </w:p>
        </w:tc>
        <w:tc>
          <w:tcPr>
            <w:tcW w:w="5386" w:type="dxa"/>
            <w:vAlign w:val="center"/>
          </w:tcPr>
          <w:p w14:paraId="36467F3C" w14:textId="4EAA9D56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onic detergent that rapidly disrupts biological membranes </w:t>
            </w:r>
            <w:hyperlink w:anchor="_ENREF_83" w:tooltip="Farrell, 2010 #67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Author&gt;Farrell&lt;/Author&gt;&lt;Year&gt;2010&lt;/Year&gt;&lt;RecNum&gt;67&lt;/RecNum&gt;&lt;DisplayText&gt;&lt;style face="superscript"&gt;83&lt;/style&gt;&lt;/DisplayText&gt;&lt;record&gt;&lt;rec-number&gt;67&lt;/rec-number&gt;&lt;foreign-keys&gt;&lt;key app="EN" db-id="9awd0fsvkxdtrzexxdjx59tpd95stfxrzwzz"&gt;67&lt;/key&gt;&lt;/foreign-keys&gt;&lt;ref-type name="Book Section"&gt;5&lt;/ref-type&gt;&lt;contributors&gt;&lt;authors&gt;&lt;author&gt;Farrell, Robert E.&lt;/author&gt;&lt;/authors&gt;&lt;secondary-authors&gt;&lt;author&gt;Farrell, Robert E.&lt;/author&gt;&lt;/secondary-authors&gt;&lt;/contributors&gt;&lt;titles&gt;&lt;title&gt;Chapter 7 - Resilient Ribonucleases&lt;/title&gt;&lt;secondary-title&gt;RNA Methodologies&lt;/secondary-title&gt;&lt;/titles&gt;&lt;pages&gt;155-172&lt;/pages&gt;&lt;edition&gt;Fourth Edition&lt;/edition&gt;&lt;dates&gt;&lt;year&gt;2010&lt;/year&gt;&lt;/dates&gt;&lt;pub-location&gt;San Diego&lt;/pub-location&gt;&lt;publisher&gt;Academic Press&lt;/publisher&gt;&lt;isbn&gt;978-0-12-374727-3&lt;/isbn&gt;&lt;urls&gt;&lt;related-urls&gt;&lt;url&gt;http://www.sciencedirect.com/science/article/pii/B9780123747273000073&lt;/url&gt;&lt;/related-urls&gt;&lt;/urls&gt;&lt;electronic-resource-num&gt;https://doi.org/10.1016/B978-0-12-374727-3.00007-3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3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498BF23E" w14:textId="0792ABCC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Inhibition of the formation of several bacterial biofilms </w:t>
            </w:r>
            <w:hyperlink w:anchor="_ENREF_84" w:tooltip="Shen, 2020 #79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Shen&lt;/Author&gt;&lt;Year&gt;2020&lt;/Year&gt;&lt;RecNum&gt;79&lt;/RecNum&gt;&lt;IDText&gt;and N -Acetylcysteine Against Biofilms of Five Common Pathogens&lt;/IDText&gt;&lt;DisplayText&gt;&lt;style face="superscript"&gt;84&lt;/style&gt;&lt;/DisplayText&gt;&lt;record&gt;&lt;rec-number&gt;79&lt;/rec-number&gt;&lt;foreign-keys&gt;&lt;key app="EN" db-id="9awd0fsvkxdtrzexxdjx59tpd95stfxrzwzz"&gt;79&lt;/key&gt;&lt;/foreign-keys&gt;&lt;ref-type name="Journal Article"&gt;17&lt;/ref-type&gt;&lt;contributors&gt;&lt;authors&gt;&lt;author&gt;Shen, Yuanna&lt;/author&gt;&lt;author&gt;Li, Pengyu&lt;/author&gt;&lt;author&gt;Chen, Xiaonan&lt;/author&gt;&lt;author&gt;Zou, Yiqing&lt;/author&gt;&lt;author&gt;Li, Huatian&lt;/author&gt;&lt;author&gt;Yuan, Gang&lt;/author&gt;&lt;author&gt;Hu, Haiyan&lt;/author&gt;&lt;/authors&gt;&lt;/contributors&gt;&lt;titles&gt;&lt;title&gt;Activity of Sodium Lauryl Sulfate, Rhamnolipids, and N-Acetylcysteine against biofilms of five common pathogens&lt;/title&gt;&lt;secondary-title&gt;Microbial Drug Resistance&lt;/secondary-title&gt;&lt;/titles&gt;&lt;periodical&gt;&lt;full-title&gt;Microbial Drug Resistance&lt;/full-title&gt;&lt;/periodical&gt;&lt;pages&gt;290-299&lt;/pages&gt;&lt;volume&gt;26&lt;/volume&gt;&lt;number&gt;3&lt;/number&gt;&lt;dates&gt;&lt;year&gt;2020&lt;/year&gt;&lt;/dates&gt;&lt;urls&gt;&lt;related-urls&gt;&lt;url&gt;https://www.liebertpub.com/doi/10.1089/mdr.2018.0385&lt;/url&gt;&lt;/related-urls&gt;&lt;/urls&gt;&lt;electronic-resource-num&gt;10.1089/mdr.2018.0385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4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834B1D" w:rsidRPr="00354BA3" w14:paraId="01936395" w14:textId="77777777" w:rsidTr="00354BA3">
        <w:trPr>
          <w:trHeight w:val="274"/>
        </w:trPr>
        <w:tc>
          <w:tcPr>
            <w:tcW w:w="1418" w:type="dxa"/>
            <w:vAlign w:val="center"/>
          </w:tcPr>
          <w:p w14:paraId="5C955A19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54BA3">
              <w:rPr>
                <w:rFonts w:ascii="Arial" w:hAnsi="Arial" w:cs="Arial"/>
                <w:sz w:val="16"/>
                <w:szCs w:val="16"/>
              </w:rPr>
              <w:t>Selleckchem</w:t>
            </w:r>
            <w:proofErr w:type="spellEnd"/>
          </w:p>
        </w:tc>
        <w:tc>
          <w:tcPr>
            <w:tcW w:w="992" w:type="dxa"/>
            <w:vAlign w:val="center"/>
          </w:tcPr>
          <w:p w14:paraId="68AE6212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354BA3">
              <w:rPr>
                <w:rFonts w:ascii="Arial" w:hAnsi="Arial" w:cs="Arial"/>
                <w:sz w:val="16"/>
                <w:szCs w:val="16"/>
              </w:rPr>
              <w:t>S1915</w:t>
            </w:r>
          </w:p>
        </w:tc>
        <w:tc>
          <w:tcPr>
            <w:tcW w:w="1843" w:type="dxa"/>
            <w:vAlign w:val="center"/>
          </w:tcPr>
          <w:p w14:paraId="04F54973" w14:textId="77777777" w:rsidR="00834B1D" w:rsidRPr="00354BA3" w:rsidRDefault="00834B1D" w:rsidP="00692F85">
            <w:pPr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>Valaciclovir</w:t>
            </w:r>
            <w:proofErr w:type="spellEnd"/>
            <w:r w:rsidRPr="00354BA3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5386" w:type="dxa"/>
            <w:vAlign w:val="center"/>
          </w:tcPr>
          <w:p w14:paraId="510F6C63" w14:textId="4217C954" w:rsidR="00834B1D" w:rsidRPr="00354BA3" w:rsidRDefault="00834B1D" w:rsidP="00692F85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Purine nucleoside analogue </w:t>
            </w:r>
            <w:hyperlink w:anchor="_ENREF_80" w:tooltip="Padberg, 2015 #71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&gt;&lt;Author&gt;Padberg&lt;/Author&gt;&lt;Year&gt;2015&lt;/Year&gt;&lt;RecNum&gt;71&lt;/RecNum&gt;&lt;DisplayText&gt;&lt;style face="superscript"&gt;80&lt;/style&gt;&lt;/DisplayText&gt;&lt;record&gt;&lt;rec-number&gt;71&lt;/rec-number&gt;&lt;foreign-keys&gt;&lt;key app="EN" db-id="9awd0fsvkxdtrzexxdjx59tpd95stfxrzwzz"&gt;71&lt;/key&gt;&lt;/foreign-keys&gt;&lt;ref-type name="Book Section"&gt;5&lt;/ref-type&gt;&lt;contributors&gt;&lt;authors&gt;&lt;author&gt;Padberg, Stephanie&lt;/author&gt;&lt;/authors&gt;&lt;secondary-authors&gt;&lt;author&gt;Schaefer, Christof&lt;/author&gt;&lt;author&gt;Peters, Paul&lt;/author&gt;&lt;author&gt;Miller, Richard K.&lt;/author&gt;&lt;/secondary-authors&gt;&lt;/contributors&gt;&lt;titles&gt;&lt;title&gt;2.6 - Anti-infective Agents&lt;/title&gt;&lt;/titles&gt;&lt;pages&gt;115-176&lt;/pages&gt;&lt;edition&gt;Third Edition&lt;/edition&gt;&lt;keywords&gt;&lt;keyword&gt;Anthelmintics&lt;/keyword&gt;&lt;keyword&gt;antibiotics&lt;/keyword&gt;&lt;keyword&gt;antifungals&lt;/keyword&gt;&lt;keyword&gt;antivirals&lt;/keyword&gt;&lt;keyword&gt;birth defects&lt;/keyword&gt;&lt;keyword&gt;infectious diseases&lt;/keyword&gt;&lt;keyword&gt;malaria&lt;/keyword&gt;&lt;keyword&gt;pregnancy&lt;/keyword&gt;&lt;keyword&gt;tuberculosis&lt;/keyword&gt;&lt;/keywords&gt;&lt;dates&gt;&lt;year&gt;2015&lt;/year&gt;&lt;/dates&gt;&lt;pub-location&gt;San Diego&lt;/pub-location&gt;&lt;publisher&gt;Academic Press&lt;/publisher&gt;&lt;isbn&gt;978-0-12-408078-2&lt;/isbn&gt;&lt;urls&gt;&lt;related-urls&gt;&lt;url&gt;http://www.sciencedirect.com/science/article/pii/B978012408078200007X&lt;/url&gt;&lt;/related-urls&gt;&lt;/urls&gt;&lt;electronic-resource-num&gt;https://doi.org/10.1016/B978-0-12-408078-2.00007-X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0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14:paraId="57BDE0DD" w14:textId="2A867084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Rapidly and extensively converted to </w:t>
            </w:r>
            <w:proofErr w:type="spellStart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aciclovir</w:t>
            </w:r>
            <w:proofErr w:type="spellEnd"/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 by first-pass metabolism </w:t>
            </w:r>
            <w:hyperlink w:anchor="_ENREF_85" w:tooltip=", 2016 #78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Year&gt;2016&lt;/Year&gt;&lt;RecNum&gt;78&lt;/RecNum&gt;&lt;DisplayText&gt;&lt;style face="superscript"&gt;85&lt;/style&gt;&lt;/DisplayText&gt;&lt;record&gt;&lt;rec-number&gt;78&lt;/rec-number&gt;&lt;foreign-keys&gt;&lt;key app="EN" db-id="9awd0fsvkxdtrzexxdjx59tpd95stfxrzwzz"&gt;78&lt;/key&gt;&lt;/foreign-keys&gt;&lt;ref-type name="Book Section"&gt;5&lt;/ref-type&gt;&lt;contributors&gt;&lt;secondary-authors&gt;&lt;author&gt;Aronson, J. K.&lt;/author&gt;&lt;/secondary-authors&gt;&lt;/contributors&gt;&lt;titles&gt;&lt;title&gt;Valaciclovir&lt;/title&gt;&lt;secondary-title&gt;Meyler&amp;apos;s Side Effects of Drugs&lt;/secondary-title&gt;&lt;/titles&gt;&lt;pages&gt;297-300&lt;/pages&gt;&lt;edition&gt;Sixteenth Edition&lt;/edition&gt;&lt;dates&gt;&lt;year&gt;2016&lt;/year&gt;&lt;/dates&gt;&lt;pub-location&gt;Oxford&lt;/pub-location&gt;&lt;publisher&gt;Elsevier&lt;/publisher&gt;&lt;isbn&gt;978-0-444-53716-4&lt;/isbn&gt;&lt;urls&gt;&lt;related-urls&gt;&lt;url&gt;http://www.sciencedirect.com/science/article/pii/B9780444537171016176&lt;/url&gt;&lt;/related-urls&gt;&lt;/urls&gt;&lt;electronic-resource-num&gt;https://doi.org/10.1016/B978-0-444-53717-1.01617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5387" w:type="dxa"/>
            <w:vAlign w:val="center"/>
          </w:tcPr>
          <w:p w14:paraId="2A686264" w14:textId="30FFF751" w:rsidR="00834B1D" w:rsidRPr="00354BA3" w:rsidRDefault="00834B1D" w:rsidP="003B3993">
            <w:pPr>
              <w:pStyle w:val="Prrafodelista"/>
              <w:numPr>
                <w:ilvl w:val="0"/>
                <w:numId w:val="1"/>
              </w:numPr>
              <w:spacing w:before="40" w:after="40"/>
              <w:ind w:left="113" w:hanging="113"/>
              <w:contextualSpacing w:val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 xml:space="preserve">Highly active against Herpes simplex and Herpes zoster </w:t>
            </w:r>
            <w:hyperlink w:anchor="_ENREF_85" w:tooltip=", 2016 #78" w:history="1"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begin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instrText xml:space="preserve"> ADDIN EN.CITE &lt;EndNote&gt;&lt;Cite ExcludeYear="1"&gt;&lt;Year&gt;2016&lt;/Year&gt;&lt;RecNum&gt;78&lt;/RecNum&gt;&lt;DisplayText&gt;&lt;style face="superscript"&gt;85&lt;/style&gt;&lt;/DisplayText&gt;&lt;record&gt;&lt;rec-number&gt;78&lt;/rec-number&gt;&lt;foreign-keys&gt;&lt;key app="EN" db-id="9awd0fsvkxdtrzexxdjx59tpd95stfxrzwzz"&gt;78&lt;/key&gt;&lt;/foreign-keys&gt;&lt;ref-type name="Book Section"&gt;5&lt;/ref-type&gt;&lt;contributors&gt;&lt;secondary-authors&gt;&lt;author&gt;Aronson, J. K.&lt;/author&gt;&lt;/secondary-authors&gt;&lt;/contributors&gt;&lt;titles&gt;&lt;title&gt;Valaciclovir&lt;/title&gt;&lt;secondary-title&gt;Meyler&amp;apos;s Side Effects of Drugs&lt;/secondary-title&gt;&lt;/titles&gt;&lt;pages&gt;297-300&lt;/pages&gt;&lt;edition&gt;Sixteenth Edition&lt;/edition&gt;&lt;dates&gt;&lt;year&gt;2016&lt;/year&gt;&lt;/dates&gt;&lt;pub-location&gt;Oxford&lt;/pub-location&gt;&lt;publisher&gt;Elsevier&lt;/publisher&gt;&lt;isbn&gt;978-0-444-53716-4&lt;/isbn&gt;&lt;urls&gt;&lt;related-urls&gt;&lt;url&gt;http://www.sciencedirect.com/science/article/pii/B9780444537171016176&lt;/url&gt;&lt;/related-urls&gt;&lt;/urls&gt;&lt;electronic-resource-num&gt;https://doi.org/10.1016/B978-0-444-53717-1.01617-6&lt;/electronic-resource-num&gt;&lt;/record&gt;&lt;/Cite&gt;&lt;/EndNote&gt;</w:instrTex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separate"/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vertAlign w:val="superscript"/>
                  <w:lang w:val="en-US"/>
                </w:rPr>
                <w:t>85</w:t>
              </w:r>
              <w:r w:rsidR="003B3993" w:rsidRPr="00354BA3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fldChar w:fldCharType="end"/>
              </w:r>
            </w:hyperlink>
            <w:r w:rsidRPr="00354BA3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</w:tbl>
    <w:p w14:paraId="5B0C6DE0" w14:textId="77777777" w:rsidR="00834B1D" w:rsidRDefault="00834B1D" w:rsidP="00DD5B9F"/>
    <w:p w14:paraId="0F3AC09E" w14:textId="77777777" w:rsidR="00722722" w:rsidRDefault="00722722">
      <w:pPr>
        <w:rPr>
          <w:rFonts w:ascii="Arial" w:hAnsi="Arial" w:cs="Arial"/>
          <w:b/>
          <w:sz w:val="20"/>
        </w:rPr>
      </w:pPr>
      <w:r>
        <w:rPr>
          <w:rFonts w:ascii="Arial" w:hAnsi="Arial" w:cs="Arial"/>
          <w:b/>
          <w:sz w:val="20"/>
        </w:rPr>
        <w:br w:type="page"/>
      </w:r>
    </w:p>
    <w:p w14:paraId="6A1AD71B" w14:textId="0B3BC680" w:rsidR="009149E5" w:rsidRPr="00DD5B9F" w:rsidRDefault="009149E5" w:rsidP="00DD5B9F">
      <w:r w:rsidRPr="009149E5">
        <w:rPr>
          <w:rFonts w:ascii="Arial" w:hAnsi="Arial" w:cs="Arial"/>
          <w:b/>
          <w:sz w:val="20"/>
        </w:rPr>
        <w:lastRenderedPageBreak/>
        <w:t>REFERENCES</w:t>
      </w:r>
    </w:p>
    <w:p w14:paraId="10DA9D75" w14:textId="77777777" w:rsidR="003B3993" w:rsidRPr="00354BA3" w:rsidRDefault="00411F07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54BA3">
        <w:rPr>
          <w:rFonts w:ascii="Arial" w:hAnsi="Arial" w:cs="Arial"/>
          <w:sz w:val="20"/>
        </w:rPr>
        <w:fldChar w:fldCharType="begin"/>
      </w:r>
      <w:r w:rsidRPr="00354BA3">
        <w:rPr>
          <w:rFonts w:ascii="Arial" w:hAnsi="Arial" w:cs="Arial"/>
          <w:sz w:val="20"/>
        </w:rPr>
        <w:instrText xml:space="preserve"> ADDIN EN.REFLIST </w:instrText>
      </w:r>
      <w:r w:rsidRPr="00354BA3">
        <w:rPr>
          <w:rFonts w:ascii="Arial" w:hAnsi="Arial" w:cs="Arial"/>
          <w:sz w:val="20"/>
        </w:rPr>
        <w:fldChar w:fldCharType="separate"/>
      </w:r>
      <w:bookmarkStart w:id="1" w:name="_ENREF_1"/>
      <w:r w:rsidR="003B3993" w:rsidRPr="00354BA3">
        <w:rPr>
          <w:rFonts w:ascii="Arial" w:hAnsi="Arial" w:cs="Arial"/>
        </w:rPr>
        <w:t>1.</w:t>
      </w:r>
      <w:r w:rsidR="003B3993" w:rsidRPr="00354BA3">
        <w:rPr>
          <w:rFonts w:ascii="Arial" w:hAnsi="Arial" w:cs="Arial"/>
        </w:rPr>
        <w:tab/>
        <w:t xml:space="preserve">Hosoki K, Chakraborty A, Sur S. Molecular mechanisms and epidemiology of COVID-19 from an allergist’s perspective. </w:t>
      </w:r>
      <w:r w:rsidR="003B3993" w:rsidRPr="00354BA3">
        <w:rPr>
          <w:rFonts w:ascii="Arial" w:hAnsi="Arial" w:cs="Arial"/>
          <w:i/>
        </w:rPr>
        <w:t xml:space="preserve">Journal of Allergy and Clinical Immunology. </w:t>
      </w:r>
      <w:r w:rsidR="003B3993" w:rsidRPr="00354BA3">
        <w:rPr>
          <w:rFonts w:ascii="Arial" w:hAnsi="Arial" w:cs="Arial"/>
        </w:rPr>
        <w:t>2020;146(2):285-299.</w:t>
      </w:r>
      <w:bookmarkEnd w:id="1"/>
    </w:p>
    <w:p w14:paraId="6A43B115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" w:name="_ENREF_2"/>
      <w:r w:rsidRPr="00354BA3">
        <w:rPr>
          <w:rFonts w:ascii="Arial" w:hAnsi="Arial" w:cs="Arial"/>
        </w:rPr>
        <w:t>2.</w:t>
      </w:r>
      <w:r w:rsidRPr="00354BA3">
        <w:rPr>
          <w:rFonts w:ascii="Arial" w:hAnsi="Arial" w:cs="Arial"/>
        </w:rPr>
        <w:tab/>
        <w:t xml:space="preserve">Hoffmann M, Hofmann-Winkler H, Smith JC, et al. Camostat mesylate inhibits SARS-CoV-2 activation by TMPRSS2-related proteases and its metabolite GBPA exerts antiviral activity. </w:t>
      </w:r>
      <w:r w:rsidRPr="00354BA3">
        <w:rPr>
          <w:rFonts w:ascii="Arial" w:hAnsi="Arial" w:cs="Arial"/>
          <w:i/>
        </w:rPr>
        <w:t xml:space="preserve">EBioMedicine. </w:t>
      </w:r>
      <w:r w:rsidRPr="00354BA3">
        <w:rPr>
          <w:rFonts w:ascii="Arial" w:hAnsi="Arial" w:cs="Arial"/>
        </w:rPr>
        <w:t>Mar 2021;65:103255.</w:t>
      </w:r>
      <w:bookmarkEnd w:id="2"/>
    </w:p>
    <w:p w14:paraId="44EEDEB0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" w:name="_ENREF_3"/>
      <w:r w:rsidRPr="00354BA3">
        <w:rPr>
          <w:rFonts w:ascii="Arial" w:hAnsi="Arial" w:cs="Arial"/>
        </w:rPr>
        <w:t>3.</w:t>
      </w:r>
      <w:r w:rsidRPr="00354BA3">
        <w:rPr>
          <w:rFonts w:ascii="Arial" w:hAnsi="Arial" w:cs="Arial"/>
        </w:rPr>
        <w:tab/>
        <w:t xml:space="preserve">Cruz-Topete D, Cidlowski JA. Glucocorticoids: Molecular Mechanisms of Action. In: Riccardi C, Levi-Schaffer F, Tiligada E, eds. </w:t>
      </w:r>
      <w:r w:rsidRPr="00354BA3">
        <w:rPr>
          <w:rFonts w:ascii="Arial" w:hAnsi="Arial" w:cs="Arial"/>
          <w:i/>
        </w:rPr>
        <w:t>Immunopharmacology and Inflammation</w:t>
      </w:r>
      <w:r w:rsidRPr="00354BA3">
        <w:rPr>
          <w:rFonts w:ascii="Arial" w:hAnsi="Arial" w:cs="Arial"/>
        </w:rPr>
        <w:t>. Cham: Springer International Publishing; 2018:249-266.</w:t>
      </w:r>
      <w:bookmarkEnd w:id="3"/>
    </w:p>
    <w:p w14:paraId="6777D9C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" w:name="_ENREF_4"/>
      <w:r w:rsidRPr="00354BA3">
        <w:rPr>
          <w:rFonts w:ascii="Arial" w:hAnsi="Arial" w:cs="Arial"/>
        </w:rPr>
        <w:t>4.</w:t>
      </w:r>
      <w:r w:rsidRPr="00354BA3">
        <w:rPr>
          <w:rFonts w:ascii="Arial" w:hAnsi="Arial" w:cs="Arial"/>
        </w:rPr>
        <w:tab/>
        <w:t>Hindmarsh PC, Geertsma K. Chapter 20 - Hydrocortisone. In: Hindmarsh PC, Geertsma K, eds: Academic Press; 2017:231-249.</w:t>
      </w:r>
      <w:bookmarkEnd w:id="4"/>
    </w:p>
    <w:p w14:paraId="1C3AE0F4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" w:name="_ENREF_5"/>
      <w:r w:rsidRPr="00354BA3">
        <w:rPr>
          <w:rFonts w:ascii="Arial" w:hAnsi="Arial" w:cs="Arial"/>
        </w:rPr>
        <w:t>5.</w:t>
      </w:r>
      <w:r w:rsidRPr="00354BA3">
        <w:rPr>
          <w:rFonts w:ascii="Arial" w:hAnsi="Arial" w:cs="Arial"/>
        </w:rPr>
        <w:tab/>
        <w:t>Zabirowicz ES, Gan TJ. 34 - Pharmacology of Postoperative Nausea and Vomiting. In: Hemmings HC, Egan TD, eds. Second Edition ed. Philadelphia: Elsevier; 2019:671-692.</w:t>
      </w:r>
      <w:bookmarkEnd w:id="5"/>
    </w:p>
    <w:p w14:paraId="73DD784A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" w:name="_ENREF_6"/>
      <w:r w:rsidRPr="00354BA3">
        <w:rPr>
          <w:rFonts w:ascii="Arial" w:hAnsi="Arial" w:cs="Arial"/>
        </w:rPr>
        <w:t>6.</w:t>
      </w:r>
      <w:r w:rsidRPr="00354BA3">
        <w:rPr>
          <w:rFonts w:ascii="Arial" w:hAnsi="Arial" w:cs="Arial"/>
        </w:rPr>
        <w:tab/>
        <w:t xml:space="preserve">Ciclesonide. In: Aronson JK, ed. </w:t>
      </w:r>
      <w:r w:rsidRPr="00354BA3">
        <w:rPr>
          <w:rFonts w:ascii="Arial" w:hAnsi="Arial" w:cs="Arial"/>
          <w:i/>
        </w:rPr>
        <w:t>Meyler's Side Effects of Drugs</w:t>
      </w:r>
      <w:r w:rsidRPr="00354BA3">
        <w:rPr>
          <w:rFonts w:ascii="Arial" w:hAnsi="Arial" w:cs="Arial"/>
        </w:rPr>
        <w:t>. Sixteenth Edition ed. Oxford: Elsevier; 2016:292-294.</w:t>
      </w:r>
      <w:bookmarkEnd w:id="6"/>
    </w:p>
    <w:p w14:paraId="0773BF3A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" w:name="_ENREF_7"/>
      <w:r w:rsidRPr="00354BA3">
        <w:rPr>
          <w:rFonts w:ascii="Arial" w:hAnsi="Arial" w:cs="Arial"/>
        </w:rPr>
        <w:t>7.</w:t>
      </w:r>
      <w:r w:rsidRPr="00354BA3">
        <w:rPr>
          <w:rFonts w:ascii="Arial" w:hAnsi="Arial" w:cs="Arial"/>
        </w:rPr>
        <w:tab/>
        <w:t>Kercsmar CM, McDowell KM. 45 - Wheezing in Older Children: Asthma. In: Wilmott RW, Deterding R, Li A, et al., eds. Ninth Edition ed. Philadelphia: Elsevier; 2019:686-721.e684.</w:t>
      </w:r>
      <w:bookmarkEnd w:id="7"/>
    </w:p>
    <w:p w14:paraId="031F309D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8" w:name="_ENREF_8"/>
      <w:r w:rsidRPr="00354BA3">
        <w:rPr>
          <w:rFonts w:ascii="Arial" w:hAnsi="Arial" w:cs="Arial"/>
        </w:rPr>
        <w:t>8.</w:t>
      </w:r>
      <w:r w:rsidRPr="00354BA3">
        <w:rPr>
          <w:rFonts w:ascii="Arial" w:hAnsi="Arial" w:cs="Arial"/>
        </w:rPr>
        <w:tab/>
        <w:t>Silvestri NJ, Barohn RJ, Wolfe GI. 145 - Acquired Disorders of the Neuromuscular Junction. In: Swaiman KF, Ashwal S, Ferriero DM, et al., eds. Sixth Edition ed: Elsevier; 2017:1098-1105.</w:t>
      </w:r>
      <w:bookmarkEnd w:id="8"/>
    </w:p>
    <w:p w14:paraId="1C5E3E14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9" w:name="_ENREF_9"/>
      <w:r w:rsidRPr="00354BA3">
        <w:rPr>
          <w:rFonts w:ascii="Arial" w:hAnsi="Arial" w:cs="Arial"/>
        </w:rPr>
        <w:t>9.</w:t>
      </w:r>
      <w:r w:rsidRPr="00354BA3">
        <w:rPr>
          <w:rFonts w:ascii="Arial" w:hAnsi="Arial" w:cs="Arial"/>
        </w:rPr>
        <w:tab/>
        <w:t>Walker BJ, Polaner DM, Berde CB. 44 - Acute Pain. In: Coté CJ, Lerman J, Anderson BJ, eds. Sixth Edition ed. Philadelphia: Elsevier; 2019:1023-1062.e1015.</w:t>
      </w:r>
      <w:bookmarkEnd w:id="9"/>
    </w:p>
    <w:p w14:paraId="5F7269AD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0" w:name="_ENREF_10"/>
      <w:r w:rsidRPr="00354BA3">
        <w:rPr>
          <w:rFonts w:ascii="Arial" w:hAnsi="Arial" w:cs="Arial"/>
        </w:rPr>
        <w:t>10.</w:t>
      </w:r>
      <w:r w:rsidRPr="00354BA3">
        <w:rPr>
          <w:rFonts w:ascii="Arial" w:hAnsi="Arial" w:cs="Arial"/>
        </w:rPr>
        <w:tab/>
        <w:t>DrugBank. Ibuprofen.  https://go.drugbank.com/drugs/DB01050.</w:t>
      </w:r>
      <w:bookmarkEnd w:id="10"/>
    </w:p>
    <w:p w14:paraId="7D83DC5C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1" w:name="_ENREF_11"/>
      <w:r w:rsidRPr="00354BA3">
        <w:rPr>
          <w:rFonts w:ascii="Arial" w:hAnsi="Arial" w:cs="Arial"/>
        </w:rPr>
        <w:t>11.</w:t>
      </w:r>
      <w:r w:rsidRPr="00354BA3">
        <w:rPr>
          <w:rFonts w:ascii="Arial" w:hAnsi="Arial" w:cs="Arial"/>
        </w:rPr>
        <w:tab/>
        <w:t>Information NCfB. PubChem Compound Summary for CID 133021, Licofelone. 2021.</w:t>
      </w:r>
      <w:bookmarkEnd w:id="11"/>
    </w:p>
    <w:p w14:paraId="754DE807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2" w:name="_ENREF_12"/>
      <w:r w:rsidRPr="00354BA3">
        <w:rPr>
          <w:rFonts w:ascii="Arial" w:hAnsi="Arial" w:cs="Arial"/>
        </w:rPr>
        <w:t>12.</w:t>
      </w:r>
      <w:r w:rsidRPr="00354BA3">
        <w:rPr>
          <w:rFonts w:ascii="Arial" w:hAnsi="Arial" w:cs="Arial"/>
        </w:rPr>
        <w:tab/>
        <w:t>DrugBank. Sulindac.  https://go.drugbank.com/drugs/DB00605.</w:t>
      </w:r>
      <w:bookmarkEnd w:id="12"/>
    </w:p>
    <w:p w14:paraId="30509B0A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3" w:name="_ENREF_13"/>
      <w:r w:rsidRPr="00354BA3">
        <w:rPr>
          <w:rFonts w:ascii="Arial" w:hAnsi="Arial" w:cs="Arial"/>
        </w:rPr>
        <w:t>13.</w:t>
      </w:r>
      <w:r w:rsidRPr="00354BA3">
        <w:rPr>
          <w:rFonts w:ascii="Arial" w:hAnsi="Arial" w:cs="Arial"/>
        </w:rPr>
        <w:tab/>
        <w:t>Sherbet GV. Chapter 25 - S100A4 Has Potential Benefits as a Therapeutic Target. In: Sherbet GV, ed: Academic Press; 2017:211-221.</w:t>
      </w:r>
      <w:bookmarkEnd w:id="13"/>
    </w:p>
    <w:p w14:paraId="5D2159D5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4" w:name="_ENREF_14"/>
      <w:r w:rsidRPr="00354BA3">
        <w:rPr>
          <w:rFonts w:ascii="Arial" w:hAnsi="Arial" w:cs="Arial"/>
        </w:rPr>
        <w:t>14.</w:t>
      </w:r>
      <w:r w:rsidRPr="00354BA3">
        <w:rPr>
          <w:rFonts w:ascii="Arial" w:hAnsi="Arial" w:cs="Arial"/>
        </w:rPr>
        <w:tab/>
        <w:t>Manautou JE, Campion SN, Aleksunes LM. 9.08 - Regulation of Hepatobiliary Transporters during Liver Injury. In: McQueen CA, ed. Second Edition ed. Oxford: Elsevier; 2010:175-220.</w:t>
      </w:r>
      <w:bookmarkEnd w:id="14"/>
    </w:p>
    <w:p w14:paraId="46C22DC3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5" w:name="_ENREF_15"/>
      <w:r w:rsidRPr="00354BA3">
        <w:rPr>
          <w:rFonts w:ascii="Arial" w:hAnsi="Arial" w:cs="Arial"/>
        </w:rPr>
        <w:t>15.</w:t>
      </w:r>
      <w:r w:rsidRPr="00354BA3">
        <w:rPr>
          <w:rFonts w:ascii="Arial" w:hAnsi="Arial" w:cs="Arial"/>
        </w:rPr>
        <w:tab/>
        <w:t>Roy J. 11 - Life-style drugs, statins, and COX-2 drugs. In: Roy J, ed: Woodhead Publishing; 2011:297-325.</w:t>
      </w:r>
      <w:bookmarkEnd w:id="15"/>
    </w:p>
    <w:p w14:paraId="35D517DB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6" w:name="_ENREF_16"/>
      <w:r w:rsidRPr="00354BA3">
        <w:rPr>
          <w:rFonts w:ascii="Arial" w:hAnsi="Arial" w:cs="Arial"/>
        </w:rPr>
        <w:t>16.</w:t>
      </w:r>
      <w:r w:rsidRPr="00354BA3">
        <w:rPr>
          <w:rFonts w:ascii="Arial" w:hAnsi="Arial" w:cs="Arial"/>
        </w:rPr>
        <w:tab/>
        <w:t>DrugBank. Celecoxib.  https://go.drugbank.com/drugs/DB00482.</w:t>
      </w:r>
      <w:bookmarkEnd w:id="16"/>
    </w:p>
    <w:p w14:paraId="512F7712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7" w:name="_ENREF_17"/>
      <w:r w:rsidRPr="00354BA3">
        <w:rPr>
          <w:rFonts w:ascii="Arial" w:hAnsi="Arial" w:cs="Arial"/>
        </w:rPr>
        <w:t>17.</w:t>
      </w:r>
      <w:r w:rsidRPr="00354BA3">
        <w:rPr>
          <w:rFonts w:ascii="Arial" w:hAnsi="Arial" w:cs="Arial"/>
        </w:rPr>
        <w:tab/>
        <w:t xml:space="preserve">Celecoxib. In: Aronson JK, ed. </w:t>
      </w:r>
      <w:r w:rsidRPr="00354BA3">
        <w:rPr>
          <w:rFonts w:ascii="Arial" w:hAnsi="Arial" w:cs="Arial"/>
          <w:i/>
        </w:rPr>
        <w:t>Meyler's Side Effects of Drugs</w:t>
      </w:r>
      <w:r w:rsidRPr="00354BA3">
        <w:rPr>
          <w:rFonts w:ascii="Arial" w:hAnsi="Arial" w:cs="Arial"/>
        </w:rPr>
        <w:t>. Sixteenth Edition ed. Oxford: Elsevier; 2016:191-195.</w:t>
      </w:r>
      <w:bookmarkEnd w:id="17"/>
    </w:p>
    <w:p w14:paraId="4EDCC611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8" w:name="_ENREF_18"/>
      <w:r w:rsidRPr="00354BA3">
        <w:rPr>
          <w:rFonts w:ascii="Arial" w:hAnsi="Arial" w:cs="Arial"/>
        </w:rPr>
        <w:t>18.</w:t>
      </w:r>
      <w:r w:rsidRPr="00354BA3">
        <w:rPr>
          <w:rFonts w:ascii="Arial" w:hAnsi="Arial" w:cs="Arial"/>
        </w:rPr>
        <w:tab/>
        <w:t>Nair A, Chattopadhyay D, Saha B. Chapter 17 - Plant-Derived Immunomodulators. In: Ahmad Khan MS, Ahmad I, Chattopadhyay D, eds: Academic Press; 2019:435-499.</w:t>
      </w:r>
      <w:bookmarkEnd w:id="18"/>
    </w:p>
    <w:p w14:paraId="088B6FE0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19" w:name="_ENREF_19"/>
      <w:r w:rsidRPr="00354BA3">
        <w:rPr>
          <w:rFonts w:ascii="Arial" w:hAnsi="Arial" w:cs="Arial"/>
        </w:rPr>
        <w:t>19.</w:t>
      </w:r>
      <w:r w:rsidRPr="00354BA3">
        <w:rPr>
          <w:rFonts w:ascii="Arial" w:hAnsi="Arial" w:cs="Arial"/>
        </w:rPr>
        <w:tab/>
        <w:t xml:space="preserve">Bailly C. Cepharanthine: An update of its mode of action, pharmacological properties and medical applications. </w:t>
      </w:r>
      <w:r w:rsidRPr="00354BA3">
        <w:rPr>
          <w:rFonts w:ascii="Arial" w:hAnsi="Arial" w:cs="Arial"/>
          <w:i/>
        </w:rPr>
        <w:t xml:space="preserve">Phytomedicine. </w:t>
      </w:r>
      <w:r w:rsidRPr="00354BA3">
        <w:rPr>
          <w:rFonts w:ascii="Arial" w:hAnsi="Arial" w:cs="Arial"/>
        </w:rPr>
        <w:t>2019;62:152956-152956.</w:t>
      </w:r>
      <w:bookmarkEnd w:id="19"/>
    </w:p>
    <w:p w14:paraId="37E53B4D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0" w:name="_ENREF_20"/>
      <w:r w:rsidRPr="00354BA3">
        <w:rPr>
          <w:rFonts w:ascii="Arial" w:hAnsi="Arial" w:cs="Arial"/>
        </w:rPr>
        <w:t>20.</w:t>
      </w:r>
      <w:r w:rsidRPr="00354BA3">
        <w:rPr>
          <w:rFonts w:ascii="Arial" w:hAnsi="Arial" w:cs="Arial"/>
        </w:rPr>
        <w:tab/>
        <w:t xml:space="preserve">Rogosnitzky M, Danks R. Therapeutic potential of the biscoclaurine alkaloid, cepharanthine, for a range of clinical conditions. </w:t>
      </w:r>
      <w:r w:rsidRPr="00354BA3">
        <w:rPr>
          <w:rFonts w:ascii="Arial" w:hAnsi="Arial" w:cs="Arial"/>
          <w:i/>
        </w:rPr>
        <w:t xml:space="preserve">Pharmacological Reports. </w:t>
      </w:r>
      <w:r w:rsidRPr="00354BA3">
        <w:rPr>
          <w:rFonts w:ascii="Arial" w:hAnsi="Arial" w:cs="Arial"/>
        </w:rPr>
        <w:t>2011;63(2):337-347.</w:t>
      </w:r>
      <w:bookmarkEnd w:id="20"/>
    </w:p>
    <w:p w14:paraId="5F62B873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1" w:name="_ENREF_21"/>
      <w:r w:rsidRPr="00354BA3">
        <w:rPr>
          <w:rFonts w:ascii="Arial" w:hAnsi="Arial" w:cs="Arial"/>
        </w:rPr>
        <w:t>21.</w:t>
      </w:r>
      <w:r w:rsidRPr="00354BA3">
        <w:rPr>
          <w:rFonts w:ascii="Arial" w:hAnsi="Arial" w:cs="Arial"/>
        </w:rPr>
        <w:tab/>
        <w:t>Bielory L, Bielory BP, Wagner RS. 54 - Allergic and Immunologic Eye Disease. In: Leung DYM, Szefler SJ, Bonilla FA, Akdis CA, Sampson HA, eds. Third Edition ed. London: Elsevier; 2016:482-497.e483.</w:t>
      </w:r>
      <w:bookmarkEnd w:id="21"/>
    </w:p>
    <w:p w14:paraId="7E420D43" w14:textId="2E69E78D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2" w:name="_ENREF_22"/>
      <w:r w:rsidRPr="00354BA3">
        <w:rPr>
          <w:rFonts w:ascii="Arial" w:hAnsi="Arial" w:cs="Arial"/>
        </w:rPr>
        <w:t>22.</w:t>
      </w:r>
      <w:r w:rsidRPr="00354BA3">
        <w:rPr>
          <w:rFonts w:ascii="Arial" w:hAnsi="Arial" w:cs="Arial"/>
        </w:rPr>
        <w:tab/>
        <w:t>Pirahanchi Y, Toro F, Jialal I. Physiology, Thyroid Stimulating Hormone. 2020; https://</w:t>
      </w:r>
      <w:hyperlink r:id="rId6" w:history="1">
        <w:r w:rsidRPr="00354BA3">
          <w:rPr>
            <w:rStyle w:val="Hipervnculo"/>
            <w:rFonts w:ascii="Arial" w:hAnsi="Arial" w:cs="Arial"/>
          </w:rPr>
          <w:t>www.ncbi.nlm.nih.gov/books/NBK499850/</w:t>
        </w:r>
      </w:hyperlink>
      <w:r w:rsidRPr="00354BA3">
        <w:rPr>
          <w:rFonts w:ascii="Arial" w:hAnsi="Arial" w:cs="Arial"/>
        </w:rPr>
        <w:t>.</w:t>
      </w:r>
      <w:bookmarkEnd w:id="22"/>
    </w:p>
    <w:p w14:paraId="20D155D4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3" w:name="_ENREF_23"/>
      <w:r w:rsidRPr="00354BA3">
        <w:rPr>
          <w:rFonts w:ascii="Arial" w:hAnsi="Arial" w:cs="Arial"/>
        </w:rPr>
        <w:t>23.</w:t>
      </w:r>
      <w:r w:rsidRPr="00354BA3">
        <w:rPr>
          <w:rFonts w:ascii="Arial" w:hAnsi="Arial" w:cs="Arial"/>
        </w:rPr>
        <w:tab/>
        <w:t xml:space="preserve">Manolov D, Zakharieva B, Lazarov G, Manov A, Vŭrbanov V. The TRH test using the Bulgarian preparation Protilerin in the diagnosis of hyperthyroidism. </w:t>
      </w:r>
      <w:r w:rsidRPr="00354BA3">
        <w:rPr>
          <w:rFonts w:ascii="Arial" w:hAnsi="Arial" w:cs="Arial"/>
          <w:i/>
        </w:rPr>
        <w:t xml:space="preserve">Vutreshni bolesti. </w:t>
      </w:r>
      <w:r w:rsidRPr="00354BA3">
        <w:rPr>
          <w:rFonts w:ascii="Arial" w:hAnsi="Arial" w:cs="Arial"/>
        </w:rPr>
        <w:t>1989;28(5):30-33.</w:t>
      </w:r>
      <w:bookmarkEnd w:id="23"/>
    </w:p>
    <w:p w14:paraId="233AD6B3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4" w:name="_ENREF_24"/>
      <w:r w:rsidRPr="00354BA3">
        <w:rPr>
          <w:rFonts w:ascii="Arial" w:hAnsi="Arial" w:cs="Arial"/>
        </w:rPr>
        <w:lastRenderedPageBreak/>
        <w:t>24.</w:t>
      </w:r>
      <w:r w:rsidRPr="00354BA3">
        <w:rPr>
          <w:rFonts w:ascii="Arial" w:hAnsi="Arial" w:cs="Arial"/>
        </w:rPr>
        <w:tab/>
        <w:t xml:space="preserve">Bhagavan NV, Ha C-E. Chapter 15 - Protein and Amino Acid Metabolism. In: Bhagavan NV, Ha C-E, eds. </w:t>
      </w:r>
      <w:r w:rsidRPr="00354BA3">
        <w:rPr>
          <w:rFonts w:ascii="Arial" w:hAnsi="Arial" w:cs="Arial"/>
          <w:i/>
        </w:rPr>
        <w:t>Essentials of Medical Biochemistry</w:t>
      </w:r>
      <w:r w:rsidRPr="00354BA3">
        <w:rPr>
          <w:rFonts w:ascii="Arial" w:hAnsi="Arial" w:cs="Arial"/>
        </w:rPr>
        <w:t>. Second Edition ed. San Diego: Academic Press; 2015:227-268.</w:t>
      </w:r>
      <w:bookmarkEnd w:id="24"/>
    </w:p>
    <w:p w14:paraId="73EC557C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5" w:name="_ENREF_25"/>
      <w:r w:rsidRPr="00354BA3">
        <w:rPr>
          <w:rFonts w:ascii="Arial" w:hAnsi="Arial" w:cs="Arial"/>
          <w:lang w:val="es-ES"/>
        </w:rPr>
        <w:t>25.</w:t>
      </w:r>
      <w:r w:rsidRPr="00354BA3">
        <w:rPr>
          <w:rFonts w:ascii="Arial" w:hAnsi="Arial" w:cs="Arial"/>
          <w:lang w:val="es-ES"/>
        </w:rPr>
        <w:tab/>
        <w:t xml:space="preserve">Muntau AC, Adams DJ, Bélanger-Quintana A, et al. </w:t>
      </w:r>
      <w:r w:rsidRPr="00354BA3">
        <w:rPr>
          <w:rFonts w:ascii="Arial" w:hAnsi="Arial" w:cs="Arial"/>
        </w:rPr>
        <w:t xml:space="preserve">International best practice for the evaluation of responsiveness to sapropterin dihydrochloride in patients with phenylketonuria. </w:t>
      </w:r>
      <w:r w:rsidRPr="00354BA3">
        <w:rPr>
          <w:rFonts w:ascii="Arial" w:hAnsi="Arial" w:cs="Arial"/>
          <w:i/>
        </w:rPr>
        <w:t xml:space="preserve">Molecular Genetics and Metabolism. </w:t>
      </w:r>
      <w:r w:rsidRPr="00354BA3">
        <w:rPr>
          <w:rFonts w:ascii="Arial" w:hAnsi="Arial" w:cs="Arial"/>
        </w:rPr>
        <w:t>2019;127(1):1-11.</w:t>
      </w:r>
      <w:bookmarkEnd w:id="25"/>
    </w:p>
    <w:p w14:paraId="0E149CFC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6" w:name="_ENREF_26"/>
      <w:r w:rsidRPr="00354BA3">
        <w:rPr>
          <w:rFonts w:ascii="Arial" w:hAnsi="Arial" w:cs="Arial"/>
        </w:rPr>
        <w:t>26.</w:t>
      </w:r>
      <w:r w:rsidRPr="00354BA3">
        <w:rPr>
          <w:rFonts w:ascii="Arial" w:hAnsi="Arial" w:cs="Arial"/>
        </w:rPr>
        <w:tab/>
        <w:t xml:space="preserve">Oh-oka H, Yamada T, Noto H, et al. Effect of carbazochrome sodium sulfonate on refractory chronic prostatitis. </w:t>
      </w:r>
      <w:r w:rsidRPr="00354BA3">
        <w:rPr>
          <w:rFonts w:ascii="Arial" w:hAnsi="Arial" w:cs="Arial"/>
          <w:i/>
        </w:rPr>
        <w:t xml:space="preserve">International Journal of Urology. </w:t>
      </w:r>
      <w:r w:rsidRPr="00354BA3">
        <w:rPr>
          <w:rFonts w:ascii="Arial" w:hAnsi="Arial" w:cs="Arial"/>
        </w:rPr>
        <w:t>2014;21(11):1162-1166.</w:t>
      </w:r>
      <w:bookmarkEnd w:id="26"/>
    </w:p>
    <w:p w14:paraId="25E2B24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7" w:name="_ENREF_27"/>
      <w:r w:rsidRPr="00354BA3">
        <w:rPr>
          <w:rFonts w:ascii="Arial" w:hAnsi="Arial" w:cs="Arial"/>
        </w:rPr>
        <w:t>27.</w:t>
      </w:r>
      <w:r w:rsidRPr="00354BA3">
        <w:rPr>
          <w:rFonts w:ascii="Arial" w:hAnsi="Arial" w:cs="Arial"/>
        </w:rPr>
        <w:tab/>
        <w:t>DrugBank. Carbazochrome.  https://go.drugbank.com/drugs/DB09012.</w:t>
      </w:r>
      <w:bookmarkEnd w:id="27"/>
    </w:p>
    <w:p w14:paraId="02A93D2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8" w:name="_ENREF_28"/>
      <w:r w:rsidRPr="00354BA3">
        <w:rPr>
          <w:rFonts w:ascii="Arial" w:hAnsi="Arial" w:cs="Arial"/>
        </w:rPr>
        <w:t>28.</w:t>
      </w:r>
      <w:r w:rsidRPr="00354BA3">
        <w:rPr>
          <w:rFonts w:ascii="Arial" w:hAnsi="Arial" w:cs="Arial"/>
        </w:rPr>
        <w:tab/>
        <w:t xml:space="preserve">Luo Y, Zhao X, Releken Y, Yang Z, Pei F, Kang P. Hemostatic and Anti-Inflammatory Effects of Carbazochrome Sodium Sulfonate in Patients Undergoing Total Knee Arthroplasty: A Randomized Controlled Trial. </w:t>
      </w:r>
      <w:r w:rsidRPr="00354BA3">
        <w:rPr>
          <w:rFonts w:ascii="Arial" w:hAnsi="Arial" w:cs="Arial"/>
          <w:i/>
        </w:rPr>
        <w:t xml:space="preserve">The Journal of Arthroplasty. </w:t>
      </w:r>
      <w:r w:rsidRPr="00354BA3">
        <w:rPr>
          <w:rFonts w:ascii="Arial" w:hAnsi="Arial" w:cs="Arial"/>
        </w:rPr>
        <w:t>2020;35(1):61-68.</w:t>
      </w:r>
      <w:bookmarkEnd w:id="28"/>
    </w:p>
    <w:p w14:paraId="149FB4D1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9" w:name="_ENREF_29"/>
      <w:r w:rsidRPr="00354BA3">
        <w:rPr>
          <w:rFonts w:ascii="Arial" w:hAnsi="Arial" w:cs="Arial"/>
        </w:rPr>
        <w:t>29.</w:t>
      </w:r>
      <w:r w:rsidRPr="00354BA3">
        <w:rPr>
          <w:rFonts w:ascii="Arial" w:hAnsi="Arial" w:cs="Arial"/>
        </w:rPr>
        <w:tab/>
        <w:t xml:space="preserve">Hong J-Y, Lee J-S, Choi S-H, et al. A randomized, double-blind, placebo-controlled multicenter study for evaluating the effects of fixed-dose combinations of vitamin C, vitamin E, lysozyme, and carbazochrome on gingival inflammation in chronic periodontitis patients. </w:t>
      </w:r>
      <w:r w:rsidRPr="00354BA3">
        <w:rPr>
          <w:rFonts w:ascii="Arial" w:hAnsi="Arial" w:cs="Arial"/>
          <w:i/>
        </w:rPr>
        <w:t xml:space="preserve">BMC Oral Health. </w:t>
      </w:r>
      <w:r w:rsidRPr="00354BA3">
        <w:rPr>
          <w:rFonts w:ascii="Arial" w:hAnsi="Arial" w:cs="Arial"/>
        </w:rPr>
        <w:t>2019;19(40).</w:t>
      </w:r>
      <w:bookmarkEnd w:id="29"/>
    </w:p>
    <w:p w14:paraId="6B875EE7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0" w:name="_ENREF_30"/>
      <w:r w:rsidRPr="00354BA3">
        <w:rPr>
          <w:rFonts w:ascii="Arial" w:hAnsi="Arial" w:cs="Arial"/>
        </w:rPr>
        <w:t>30.</w:t>
      </w:r>
      <w:r w:rsidRPr="00354BA3">
        <w:rPr>
          <w:rFonts w:ascii="Arial" w:hAnsi="Arial" w:cs="Arial"/>
        </w:rPr>
        <w:tab/>
        <w:t xml:space="preserve">Ren CS, Du YP, Yu XY. The effect of Procaine combined with Carbazochrome on moderate to massive hemoptysis due to tuberculosis. </w:t>
      </w:r>
      <w:r w:rsidRPr="00354BA3">
        <w:rPr>
          <w:rFonts w:ascii="Arial" w:hAnsi="Arial" w:cs="Arial"/>
          <w:i/>
        </w:rPr>
        <w:t xml:space="preserve">Med. J. West China. </w:t>
      </w:r>
      <w:r w:rsidRPr="00354BA3">
        <w:rPr>
          <w:rFonts w:ascii="Arial" w:hAnsi="Arial" w:cs="Arial"/>
        </w:rPr>
        <w:t>2011;23:1045-1046.</w:t>
      </w:r>
      <w:bookmarkEnd w:id="30"/>
    </w:p>
    <w:p w14:paraId="1E39B599" w14:textId="63590AF2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1" w:name="_ENREF_31"/>
      <w:r w:rsidRPr="00354BA3">
        <w:rPr>
          <w:rFonts w:ascii="Arial" w:hAnsi="Arial" w:cs="Arial"/>
        </w:rPr>
        <w:t>31.</w:t>
      </w:r>
      <w:r w:rsidRPr="00354BA3">
        <w:rPr>
          <w:rFonts w:ascii="Arial" w:hAnsi="Arial" w:cs="Arial"/>
        </w:rPr>
        <w:tab/>
        <w:t>MedChemExpress. Dihydroergotoxine mesylate.  https://</w:t>
      </w:r>
      <w:hyperlink r:id="rId7" w:history="1">
        <w:r w:rsidRPr="00354BA3">
          <w:rPr>
            <w:rStyle w:val="Hipervnculo"/>
            <w:rFonts w:ascii="Arial" w:hAnsi="Arial" w:cs="Arial"/>
          </w:rPr>
          <w:t>www.medchemexpress.com/Dihydroergotoxine_mesylate.html</w:t>
        </w:r>
      </w:hyperlink>
      <w:r w:rsidRPr="00354BA3">
        <w:rPr>
          <w:rFonts w:ascii="Arial" w:hAnsi="Arial" w:cs="Arial"/>
        </w:rPr>
        <w:t>.</w:t>
      </w:r>
      <w:bookmarkEnd w:id="31"/>
    </w:p>
    <w:p w14:paraId="213B721B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2" w:name="_ENREF_32"/>
      <w:r w:rsidRPr="00354BA3">
        <w:rPr>
          <w:rFonts w:ascii="Arial" w:hAnsi="Arial" w:cs="Arial"/>
        </w:rPr>
        <w:t>32.</w:t>
      </w:r>
      <w:r w:rsidRPr="00354BA3">
        <w:rPr>
          <w:rFonts w:ascii="Arial" w:hAnsi="Arial" w:cs="Arial"/>
        </w:rPr>
        <w:tab/>
        <w:t xml:space="preserve">Ergot derivatives. In: Aronson JK, ed. </w:t>
      </w:r>
      <w:r w:rsidRPr="00354BA3">
        <w:rPr>
          <w:rFonts w:ascii="Arial" w:hAnsi="Arial" w:cs="Arial"/>
          <w:i/>
        </w:rPr>
        <w:t>Meyler's Side Effects of Drugs</w:t>
      </w:r>
      <w:r w:rsidRPr="00354BA3">
        <w:rPr>
          <w:rFonts w:ascii="Arial" w:hAnsi="Arial" w:cs="Arial"/>
        </w:rPr>
        <w:t>. Sixteenth Edition ed. Oxford: Elsevier; 2016:86-92.</w:t>
      </w:r>
      <w:bookmarkEnd w:id="32"/>
    </w:p>
    <w:p w14:paraId="2C02F805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3" w:name="_ENREF_33"/>
      <w:r w:rsidRPr="00354BA3">
        <w:rPr>
          <w:rFonts w:ascii="Arial" w:hAnsi="Arial" w:cs="Arial"/>
        </w:rPr>
        <w:t>33.</w:t>
      </w:r>
      <w:r w:rsidRPr="00354BA3">
        <w:rPr>
          <w:rFonts w:ascii="Arial" w:hAnsi="Arial" w:cs="Arial"/>
        </w:rPr>
        <w:tab/>
        <w:t xml:space="preserve">Zhang N, Lian Z, Peng X, Li Z, Zhu H. Applications of Higenamine in pharmacology and medicine. </w:t>
      </w:r>
      <w:r w:rsidRPr="00354BA3">
        <w:rPr>
          <w:rFonts w:ascii="Arial" w:hAnsi="Arial" w:cs="Arial"/>
          <w:i/>
        </w:rPr>
        <w:t xml:space="preserve">Journal of Ethnopharmacology. </w:t>
      </w:r>
      <w:r w:rsidRPr="00354BA3">
        <w:rPr>
          <w:rFonts w:ascii="Arial" w:hAnsi="Arial" w:cs="Arial"/>
        </w:rPr>
        <w:t>2017;196:242-252.</w:t>
      </w:r>
      <w:bookmarkEnd w:id="33"/>
    </w:p>
    <w:p w14:paraId="3AE8CF53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4" w:name="_ENREF_34"/>
      <w:r w:rsidRPr="00354BA3">
        <w:rPr>
          <w:rFonts w:ascii="Arial" w:hAnsi="Arial" w:cs="Arial"/>
        </w:rPr>
        <w:t>34.</w:t>
      </w:r>
      <w:r w:rsidRPr="00354BA3">
        <w:rPr>
          <w:rFonts w:ascii="Arial" w:hAnsi="Arial" w:cs="Arial"/>
        </w:rPr>
        <w:tab/>
        <w:t xml:space="preserve">Bai X, Ding W, Yang S, Guo X. Higenamine inhibits IL-1β-induced inflammation in human nucleus pulposus cells. </w:t>
      </w:r>
      <w:r w:rsidRPr="00354BA3">
        <w:rPr>
          <w:rFonts w:ascii="Arial" w:hAnsi="Arial" w:cs="Arial"/>
          <w:i/>
        </w:rPr>
        <w:t xml:space="preserve">Bioscience Reports. </w:t>
      </w:r>
      <w:r w:rsidRPr="00354BA3">
        <w:rPr>
          <w:rFonts w:ascii="Arial" w:hAnsi="Arial" w:cs="Arial"/>
        </w:rPr>
        <w:t>2019;39(6).</w:t>
      </w:r>
      <w:bookmarkEnd w:id="34"/>
    </w:p>
    <w:p w14:paraId="3B89628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5" w:name="_ENREF_35"/>
      <w:r w:rsidRPr="00354BA3">
        <w:rPr>
          <w:rFonts w:ascii="Arial" w:hAnsi="Arial" w:cs="Arial"/>
        </w:rPr>
        <w:t>35.</w:t>
      </w:r>
      <w:r w:rsidRPr="00354BA3">
        <w:rPr>
          <w:rFonts w:ascii="Arial" w:hAnsi="Arial" w:cs="Arial"/>
        </w:rPr>
        <w:tab/>
        <w:t>Zhang Y, Zhang J, Wu C, et al. Higenamine protects neuronal cells from oxygen</w:t>
      </w:r>
      <w:r w:rsidRPr="00354BA3">
        <w:rPr>
          <w:rFonts w:ascii="Cambria Math" w:hAnsi="Cambria Math" w:cs="Cambria Math"/>
        </w:rPr>
        <w:t>‐</w:t>
      </w:r>
      <w:r w:rsidRPr="00354BA3">
        <w:rPr>
          <w:rFonts w:ascii="Arial" w:hAnsi="Arial" w:cs="Arial"/>
        </w:rPr>
        <w:t>glucose deprivation/reoxygenation</w:t>
      </w:r>
      <w:r w:rsidRPr="00354BA3">
        <w:rPr>
          <w:rFonts w:ascii="Cambria Math" w:hAnsi="Cambria Math" w:cs="Cambria Math"/>
        </w:rPr>
        <w:t>‐</w:t>
      </w:r>
      <w:r w:rsidRPr="00354BA3">
        <w:rPr>
          <w:rFonts w:ascii="Arial" w:hAnsi="Arial" w:cs="Arial"/>
        </w:rPr>
        <w:t xml:space="preserve">induced injury. </w:t>
      </w:r>
      <w:r w:rsidRPr="00354BA3">
        <w:rPr>
          <w:rFonts w:ascii="Arial" w:hAnsi="Arial" w:cs="Arial"/>
          <w:i/>
        </w:rPr>
        <w:t xml:space="preserve">Journal of Cellular Biochemistry. </w:t>
      </w:r>
      <w:r w:rsidRPr="00354BA3">
        <w:rPr>
          <w:rFonts w:ascii="Arial" w:hAnsi="Arial" w:cs="Arial"/>
        </w:rPr>
        <w:t>2019;120(3):3757-3764.</w:t>
      </w:r>
      <w:bookmarkEnd w:id="35"/>
    </w:p>
    <w:p w14:paraId="31DFAE57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6" w:name="_ENREF_36"/>
      <w:r w:rsidRPr="00354BA3">
        <w:rPr>
          <w:rFonts w:ascii="Arial" w:hAnsi="Arial" w:cs="Arial"/>
        </w:rPr>
        <w:t>36.</w:t>
      </w:r>
      <w:r w:rsidRPr="00354BA3">
        <w:rPr>
          <w:rFonts w:ascii="Arial" w:hAnsi="Arial" w:cs="Arial"/>
        </w:rPr>
        <w:tab/>
        <w:t>Guan J, Lin H, Xie M, et al. Higenamine exerts an antispasmodic effect on cold</w:t>
      </w:r>
      <w:r w:rsidRPr="00354BA3">
        <w:rPr>
          <w:rFonts w:ascii="MS Gothic" w:eastAsia="MS Gothic" w:hAnsi="MS Gothic" w:cs="MS Gothic" w:hint="eastAsia"/>
        </w:rPr>
        <w:t>‑</w:t>
      </w:r>
      <w:r w:rsidRPr="00354BA3">
        <w:rPr>
          <w:rFonts w:ascii="Arial" w:hAnsi="Arial" w:cs="Arial"/>
        </w:rPr>
        <w:t>induced vasoconstriction by regulating the PI3K/Akt, ROS/α2C</w:t>
      </w:r>
      <w:r w:rsidRPr="00354BA3">
        <w:rPr>
          <w:rFonts w:ascii="MS Gothic" w:eastAsia="MS Gothic" w:hAnsi="MS Gothic" w:cs="MS Gothic" w:hint="eastAsia"/>
        </w:rPr>
        <w:t>‑</w:t>
      </w:r>
      <w:r w:rsidRPr="00354BA3">
        <w:rPr>
          <w:rFonts w:ascii="Arial" w:hAnsi="Arial" w:cs="Arial"/>
        </w:rPr>
        <w:t xml:space="preserve">AR and PTK9 pathways independently of the AMPK/eNOS/NO axis. </w:t>
      </w:r>
      <w:r w:rsidRPr="00354BA3">
        <w:rPr>
          <w:rFonts w:ascii="Arial" w:hAnsi="Arial" w:cs="Arial"/>
          <w:i/>
        </w:rPr>
        <w:t xml:space="preserve">Experimental and Therapeutic Medicine. </w:t>
      </w:r>
      <w:r w:rsidRPr="00354BA3">
        <w:rPr>
          <w:rFonts w:ascii="Arial" w:hAnsi="Arial" w:cs="Arial"/>
        </w:rPr>
        <w:t>2019;18(2):1299-1308.</w:t>
      </w:r>
      <w:bookmarkEnd w:id="36"/>
    </w:p>
    <w:p w14:paraId="3D89E4B9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7" w:name="_ENREF_37"/>
      <w:r w:rsidRPr="00354BA3">
        <w:rPr>
          <w:rFonts w:ascii="Arial" w:hAnsi="Arial" w:cs="Arial"/>
        </w:rPr>
        <w:t>37.</w:t>
      </w:r>
      <w:r w:rsidRPr="00354BA3">
        <w:rPr>
          <w:rFonts w:ascii="Arial" w:hAnsi="Arial" w:cs="Arial"/>
        </w:rPr>
        <w:tab/>
        <w:t>Day C. Chapter 26 - New Therapies in Obesity. In: Weaver JU, ed: Elsevier; 2018:271-279.</w:t>
      </w:r>
      <w:bookmarkEnd w:id="37"/>
    </w:p>
    <w:p w14:paraId="3647CAC9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8" w:name="_ENREF_38"/>
      <w:r w:rsidRPr="00354BA3">
        <w:rPr>
          <w:rFonts w:ascii="Arial" w:hAnsi="Arial" w:cs="Arial"/>
        </w:rPr>
        <w:t>38.</w:t>
      </w:r>
      <w:r w:rsidRPr="00354BA3">
        <w:rPr>
          <w:rFonts w:ascii="Arial" w:hAnsi="Arial" w:cs="Arial"/>
        </w:rPr>
        <w:tab/>
        <w:t>DrugBank. Metformin.  https://go.drugbank.com/drugs/DB00331.</w:t>
      </w:r>
      <w:bookmarkEnd w:id="38"/>
    </w:p>
    <w:p w14:paraId="07811A15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39" w:name="_ENREF_39"/>
      <w:r w:rsidRPr="00354BA3">
        <w:rPr>
          <w:rFonts w:ascii="Arial" w:hAnsi="Arial" w:cs="Arial"/>
        </w:rPr>
        <w:t>39.</w:t>
      </w:r>
      <w:r w:rsidRPr="00354BA3">
        <w:rPr>
          <w:rFonts w:ascii="Arial" w:hAnsi="Arial" w:cs="Arial"/>
        </w:rPr>
        <w:tab/>
        <w:t>Brindle PK. Chapter 253 - Transcriptional Regulation via the cAMP Responsive Activator CREB. In: Bradshaw RA, Dennis EA, eds. Second Edition ed. San Diego: Academic Press; 2010:2077-2081.</w:t>
      </w:r>
      <w:bookmarkEnd w:id="39"/>
    </w:p>
    <w:p w14:paraId="63A3C779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0" w:name="_ENREF_40"/>
      <w:r w:rsidRPr="00354BA3">
        <w:rPr>
          <w:rFonts w:ascii="Arial" w:hAnsi="Arial" w:cs="Arial"/>
        </w:rPr>
        <w:t>40.</w:t>
      </w:r>
      <w:r w:rsidRPr="00354BA3">
        <w:rPr>
          <w:rFonts w:ascii="Arial" w:hAnsi="Arial" w:cs="Arial"/>
        </w:rPr>
        <w:tab/>
        <w:t>Vaman Rao C. Biguanides. In: Wexler P, ed. Second Edition ed. New York: Elsevier; 2005:271-272.</w:t>
      </w:r>
      <w:bookmarkEnd w:id="40"/>
    </w:p>
    <w:p w14:paraId="2DE309C4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1" w:name="_ENREF_41"/>
      <w:r w:rsidRPr="00354BA3">
        <w:rPr>
          <w:rFonts w:ascii="Arial" w:hAnsi="Arial" w:cs="Arial"/>
        </w:rPr>
        <w:t>41.</w:t>
      </w:r>
      <w:r w:rsidRPr="00354BA3">
        <w:rPr>
          <w:rFonts w:ascii="Arial" w:hAnsi="Arial" w:cs="Arial"/>
        </w:rPr>
        <w:tab/>
        <w:t>DrugBank. Phenformin.  https://go.drugbank.com/drugs/DB00914.</w:t>
      </w:r>
      <w:bookmarkEnd w:id="41"/>
    </w:p>
    <w:p w14:paraId="1D26584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2" w:name="_ENREF_42"/>
      <w:r w:rsidRPr="00354BA3">
        <w:rPr>
          <w:rFonts w:ascii="Arial" w:hAnsi="Arial" w:cs="Arial"/>
        </w:rPr>
        <w:t>42.</w:t>
      </w:r>
      <w:r w:rsidRPr="00354BA3">
        <w:rPr>
          <w:rFonts w:ascii="Arial" w:hAnsi="Arial" w:cs="Arial"/>
        </w:rPr>
        <w:tab/>
        <w:t>Sonia TA, Sharma CP. 1 - Diabetes mellitus – an overview. In: Sonia TA, Sharma CP, eds: Woodhead Publishing; 2014:1-57.</w:t>
      </w:r>
      <w:bookmarkEnd w:id="42"/>
    </w:p>
    <w:p w14:paraId="41D70F8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3" w:name="_ENREF_43"/>
      <w:r w:rsidRPr="00354BA3">
        <w:rPr>
          <w:rFonts w:ascii="Arial" w:hAnsi="Arial" w:cs="Arial"/>
        </w:rPr>
        <w:t>43.</w:t>
      </w:r>
      <w:r w:rsidRPr="00354BA3">
        <w:rPr>
          <w:rFonts w:ascii="Arial" w:hAnsi="Arial" w:cs="Arial"/>
        </w:rPr>
        <w:tab/>
        <w:t xml:space="preserve">Bennett RG. Sitagliptin. </w:t>
      </w:r>
      <w:r w:rsidRPr="00354BA3">
        <w:rPr>
          <w:rFonts w:ascii="Arial" w:hAnsi="Arial" w:cs="Arial"/>
          <w:i/>
        </w:rPr>
        <w:t>Reference Module in Biomedical Sciences</w:t>
      </w:r>
      <w:r w:rsidRPr="00354BA3">
        <w:rPr>
          <w:rFonts w:ascii="Arial" w:hAnsi="Arial" w:cs="Arial"/>
        </w:rPr>
        <w:t>: Elsevier; 2018.</w:t>
      </w:r>
      <w:bookmarkEnd w:id="43"/>
    </w:p>
    <w:p w14:paraId="249E11A7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4" w:name="_ENREF_44"/>
      <w:r w:rsidRPr="00354BA3">
        <w:rPr>
          <w:rFonts w:ascii="Arial" w:hAnsi="Arial" w:cs="Arial"/>
        </w:rPr>
        <w:t>44.</w:t>
      </w:r>
      <w:r w:rsidRPr="00354BA3">
        <w:rPr>
          <w:rFonts w:ascii="Arial" w:hAnsi="Arial" w:cs="Arial"/>
        </w:rPr>
        <w:tab/>
        <w:t xml:space="preserve">Kopustinskiene DM, Jakstas V, Savickas A, Bernatoniene J. Flavonoids as anticancer agents. </w:t>
      </w:r>
      <w:r w:rsidRPr="00354BA3">
        <w:rPr>
          <w:rFonts w:ascii="Arial" w:hAnsi="Arial" w:cs="Arial"/>
          <w:i/>
        </w:rPr>
        <w:t xml:space="preserve">Nutrients. </w:t>
      </w:r>
      <w:r w:rsidRPr="00354BA3">
        <w:rPr>
          <w:rFonts w:ascii="Arial" w:hAnsi="Arial" w:cs="Arial"/>
        </w:rPr>
        <w:t>2020;12(2):457-457.</w:t>
      </w:r>
      <w:bookmarkEnd w:id="44"/>
    </w:p>
    <w:p w14:paraId="3308683E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5" w:name="_ENREF_45"/>
      <w:r w:rsidRPr="00354BA3">
        <w:rPr>
          <w:rFonts w:ascii="Arial" w:hAnsi="Arial" w:cs="Arial"/>
        </w:rPr>
        <w:t>45.</w:t>
      </w:r>
      <w:r w:rsidRPr="00354BA3">
        <w:rPr>
          <w:rFonts w:ascii="Arial" w:hAnsi="Arial" w:cs="Arial"/>
        </w:rPr>
        <w:tab/>
        <w:t xml:space="preserve">Omar SH. Chapter 4 - Biophenols: Impacts and Prospects in Anti-Alzheimer Drug Discovery. In: Brahmachari G, ed. </w:t>
      </w:r>
      <w:r w:rsidRPr="00354BA3">
        <w:rPr>
          <w:rFonts w:ascii="Arial" w:hAnsi="Arial" w:cs="Arial"/>
          <w:i/>
        </w:rPr>
        <w:t>Discovery and Development of Neuroprotective Agents from Natural Products</w:t>
      </w:r>
      <w:r w:rsidRPr="00354BA3">
        <w:rPr>
          <w:rFonts w:ascii="Arial" w:hAnsi="Arial" w:cs="Arial"/>
        </w:rPr>
        <w:t>: Elsevier; 2018:103-148.</w:t>
      </w:r>
      <w:bookmarkEnd w:id="45"/>
    </w:p>
    <w:p w14:paraId="49570F89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6" w:name="_ENREF_46"/>
      <w:r w:rsidRPr="00354BA3">
        <w:rPr>
          <w:rFonts w:ascii="Arial" w:hAnsi="Arial" w:cs="Arial"/>
        </w:rPr>
        <w:t>46.</w:t>
      </w:r>
      <w:r w:rsidRPr="00354BA3">
        <w:rPr>
          <w:rFonts w:ascii="Arial" w:hAnsi="Arial" w:cs="Arial"/>
        </w:rPr>
        <w:tab/>
        <w:t xml:space="preserve">Avendaño C, Menéndez JC. Cancer Chemoprevention. </w:t>
      </w:r>
      <w:r w:rsidRPr="00354BA3">
        <w:rPr>
          <w:rFonts w:ascii="Arial" w:hAnsi="Arial" w:cs="Arial"/>
          <w:i/>
        </w:rPr>
        <w:t>Medicinal Chemistry of Anticancer Drugs</w:t>
      </w:r>
      <w:r w:rsidRPr="00354BA3">
        <w:rPr>
          <w:rFonts w:ascii="Arial" w:hAnsi="Arial" w:cs="Arial"/>
        </w:rPr>
        <w:t>. Second Edition ed: Elsevier; 2015:701-723.</w:t>
      </w:r>
      <w:bookmarkEnd w:id="46"/>
    </w:p>
    <w:p w14:paraId="3BAAE185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7" w:name="_ENREF_47"/>
      <w:r w:rsidRPr="00354BA3">
        <w:rPr>
          <w:rFonts w:ascii="Arial" w:hAnsi="Arial" w:cs="Arial"/>
        </w:rPr>
        <w:lastRenderedPageBreak/>
        <w:t>47.</w:t>
      </w:r>
      <w:r w:rsidRPr="00354BA3">
        <w:rPr>
          <w:rFonts w:ascii="Arial" w:hAnsi="Arial" w:cs="Arial"/>
        </w:rPr>
        <w:tab/>
        <w:t xml:space="preserve">Rajan VK, Muraleedharan K, Hussan KPS. Structural Evaluation and Toxicological Study of a Bitter Masking Bioactive Flavanone, ‘Eriodictyol’. </w:t>
      </w:r>
      <w:r w:rsidRPr="00354BA3">
        <w:rPr>
          <w:rFonts w:ascii="Arial" w:hAnsi="Arial" w:cs="Arial"/>
          <w:i/>
        </w:rPr>
        <w:t>Polyphenols: Prevention and Treatment of Human Disease</w:t>
      </w:r>
      <w:r w:rsidRPr="00354BA3">
        <w:rPr>
          <w:rFonts w:ascii="Arial" w:hAnsi="Arial" w:cs="Arial"/>
        </w:rPr>
        <w:t>. Second Edition ed: Elsevier; 2018:45-60.</w:t>
      </w:r>
      <w:bookmarkEnd w:id="47"/>
    </w:p>
    <w:p w14:paraId="05E448E7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8" w:name="_ENREF_48"/>
      <w:r w:rsidRPr="00354BA3">
        <w:rPr>
          <w:rFonts w:ascii="Arial" w:hAnsi="Arial" w:cs="Arial"/>
        </w:rPr>
        <w:t>48.</w:t>
      </w:r>
      <w:r w:rsidRPr="00354BA3">
        <w:rPr>
          <w:rFonts w:ascii="Arial" w:hAnsi="Arial" w:cs="Arial"/>
        </w:rPr>
        <w:tab/>
        <w:t xml:space="preserve">Shukla R, Pandey V, Vadnere GP, Lodhi S. Chapter 18 - Role of Flavonoids in Management of Inflammatory Disorders. In: Watson RR, Preedy VR, eds. </w:t>
      </w:r>
      <w:r w:rsidRPr="00354BA3">
        <w:rPr>
          <w:rFonts w:ascii="Arial" w:hAnsi="Arial" w:cs="Arial"/>
          <w:i/>
        </w:rPr>
        <w:t>Bioactive Food as Dietary Interventions for Arthritis and Related Inflammatory Diseases</w:t>
      </w:r>
      <w:r w:rsidRPr="00354BA3">
        <w:rPr>
          <w:rFonts w:ascii="Arial" w:hAnsi="Arial" w:cs="Arial"/>
        </w:rPr>
        <w:t>. Second Edition ed: Academic Press; 2019:293-322.</w:t>
      </w:r>
      <w:bookmarkEnd w:id="48"/>
    </w:p>
    <w:p w14:paraId="3A1A273F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49" w:name="_ENREF_49"/>
      <w:r w:rsidRPr="00354BA3">
        <w:rPr>
          <w:rFonts w:ascii="Arial" w:hAnsi="Arial" w:cs="Arial"/>
        </w:rPr>
        <w:t>49.</w:t>
      </w:r>
      <w:r w:rsidRPr="00354BA3">
        <w:rPr>
          <w:rFonts w:ascii="Arial" w:hAnsi="Arial" w:cs="Arial"/>
        </w:rPr>
        <w:tab/>
        <w:t>Ribeiro D, Fernandes E, Freitas M. Flavonoids as Modulators of Neutrophils' Oxidative Burst: Structure-Activity Relationship. Elsevier; 2018:261-276.</w:t>
      </w:r>
      <w:bookmarkEnd w:id="49"/>
    </w:p>
    <w:p w14:paraId="457A8A4C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0" w:name="_ENREF_50"/>
      <w:r w:rsidRPr="00354BA3">
        <w:rPr>
          <w:rFonts w:ascii="Arial" w:hAnsi="Arial" w:cs="Arial"/>
        </w:rPr>
        <w:t>50.</w:t>
      </w:r>
      <w:r w:rsidRPr="00354BA3">
        <w:rPr>
          <w:rFonts w:ascii="Arial" w:hAnsi="Arial" w:cs="Arial"/>
        </w:rPr>
        <w:tab/>
        <w:t>Horwitz RJ. The Allergic Patient. Elsevier; 2018:300-309.e302.</w:t>
      </w:r>
      <w:bookmarkEnd w:id="50"/>
    </w:p>
    <w:p w14:paraId="09D5C6EB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1" w:name="_ENREF_51"/>
      <w:r w:rsidRPr="00354BA3">
        <w:rPr>
          <w:rFonts w:ascii="Arial" w:hAnsi="Arial" w:cs="Arial"/>
        </w:rPr>
        <w:t>51.</w:t>
      </w:r>
      <w:r w:rsidRPr="00354BA3">
        <w:rPr>
          <w:rFonts w:ascii="Arial" w:hAnsi="Arial" w:cs="Arial"/>
        </w:rPr>
        <w:tab/>
        <w:t xml:space="preserve">Woon ECY, Toh JDW. Chapter 6 - Antiobesity Effects of Natural Products from an Epigenetic Perspective. </w:t>
      </w:r>
      <w:r w:rsidRPr="00354BA3">
        <w:rPr>
          <w:rFonts w:ascii="Arial" w:hAnsi="Arial" w:cs="Arial"/>
          <w:i/>
        </w:rPr>
        <w:t>Studies in Natural Products Chemistry.</w:t>
      </w:r>
      <w:r w:rsidRPr="00354BA3">
        <w:rPr>
          <w:rFonts w:ascii="Arial" w:hAnsi="Arial" w:cs="Arial"/>
        </w:rPr>
        <w:t xml:space="preserve"> Vol 41, 2014:161-193.</w:t>
      </w:r>
      <w:bookmarkEnd w:id="51"/>
    </w:p>
    <w:p w14:paraId="61740AAE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2" w:name="_ENREF_52"/>
      <w:r w:rsidRPr="00354BA3">
        <w:rPr>
          <w:rFonts w:ascii="Arial" w:hAnsi="Arial" w:cs="Arial"/>
        </w:rPr>
        <w:t>52.</w:t>
      </w:r>
      <w:r w:rsidRPr="00354BA3">
        <w:rPr>
          <w:rFonts w:ascii="Arial" w:hAnsi="Arial" w:cs="Arial"/>
        </w:rPr>
        <w:tab/>
        <w:t>Shebeko SK, Zupanets IA, Popov OS, Tarasenko OO, Shalamay AS. Effects of Quercetin and Its Combinations on Health. Elsevier; 2018:373-394.</w:t>
      </w:r>
      <w:bookmarkEnd w:id="52"/>
    </w:p>
    <w:p w14:paraId="11E9B013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3" w:name="_ENREF_53"/>
      <w:r w:rsidRPr="00354BA3">
        <w:rPr>
          <w:rFonts w:ascii="Arial" w:hAnsi="Arial" w:cs="Arial"/>
        </w:rPr>
        <w:t>53.</w:t>
      </w:r>
      <w:r w:rsidRPr="00354BA3">
        <w:rPr>
          <w:rFonts w:ascii="Arial" w:hAnsi="Arial" w:cs="Arial"/>
        </w:rPr>
        <w:tab/>
        <w:t>Jadeja RN, Devkar RV. Polyphenols and Flavonoids in Controlling Non-Alcoholic Steatohepatitis. Elsevier; 2014:615-623.</w:t>
      </w:r>
      <w:bookmarkEnd w:id="53"/>
    </w:p>
    <w:p w14:paraId="25257039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4" w:name="_ENREF_54"/>
      <w:r w:rsidRPr="00354BA3">
        <w:rPr>
          <w:rFonts w:ascii="Arial" w:hAnsi="Arial" w:cs="Arial"/>
        </w:rPr>
        <w:t>54.</w:t>
      </w:r>
      <w:r w:rsidRPr="00354BA3">
        <w:rPr>
          <w:rFonts w:ascii="Arial" w:hAnsi="Arial" w:cs="Arial"/>
        </w:rPr>
        <w:tab/>
        <w:t xml:space="preserve">Wang X, Yang Z, Su F, et al. Study on structure activity relationship of natural Flavonoids against thrombin by molecular docking virtual screening combined with activity evaluation </w:t>
      </w:r>
      <w:r w:rsidRPr="00354BA3">
        <w:rPr>
          <w:rFonts w:ascii="Arial" w:hAnsi="Arial" w:cs="Arial"/>
          <w:i/>
        </w:rPr>
        <w:t>in vitro</w:t>
      </w:r>
      <w:r w:rsidRPr="00354BA3">
        <w:rPr>
          <w:rFonts w:ascii="Arial" w:hAnsi="Arial" w:cs="Arial"/>
        </w:rPr>
        <w:t xml:space="preserve">. </w:t>
      </w:r>
      <w:r w:rsidRPr="00354BA3">
        <w:rPr>
          <w:rFonts w:ascii="Arial" w:hAnsi="Arial" w:cs="Arial"/>
          <w:i/>
        </w:rPr>
        <w:t xml:space="preserve">Molecules. </w:t>
      </w:r>
      <w:r w:rsidRPr="00354BA3">
        <w:rPr>
          <w:rFonts w:ascii="Arial" w:hAnsi="Arial" w:cs="Arial"/>
        </w:rPr>
        <w:t>2020;25(2):422-422.</w:t>
      </w:r>
      <w:bookmarkEnd w:id="54"/>
    </w:p>
    <w:p w14:paraId="12D5859F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5" w:name="_ENREF_55"/>
      <w:r w:rsidRPr="00354BA3">
        <w:rPr>
          <w:rFonts w:ascii="Arial" w:hAnsi="Arial" w:cs="Arial"/>
        </w:rPr>
        <w:t>55.</w:t>
      </w:r>
      <w:r w:rsidRPr="00354BA3">
        <w:rPr>
          <w:rFonts w:ascii="Arial" w:hAnsi="Arial" w:cs="Arial"/>
        </w:rPr>
        <w:tab/>
        <w:t xml:space="preserve">Cho BO, Yin HH, Park SH, Byun EB, Ha HY, Jang SI. Anti-inflammatory activity of myricetin from </w:t>
      </w:r>
      <w:r w:rsidRPr="00354BA3">
        <w:rPr>
          <w:rFonts w:ascii="Arial" w:hAnsi="Arial" w:cs="Arial"/>
          <w:i/>
        </w:rPr>
        <w:t>Diospyros lotus</w:t>
      </w:r>
      <w:r w:rsidRPr="00354BA3">
        <w:rPr>
          <w:rFonts w:ascii="Arial" w:hAnsi="Arial" w:cs="Arial"/>
        </w:rPr>
        <w:t xml:space="preserve"> through suppression of NF-κB and STAT1 activation and Nrf2-mediated HO-1 induction in lipopolysaccharide-stimulated RAW264.7 macrophages. </w:t>
      </w:r>
      <w:r w:rsidRPr="00354BA3">
        <w:rPr>
          <w:rFonts w:ascii="Arial" w:hAnsi="Arial" w:cs="Arial"/>
          <w:i/>
        </w:rPr>
        <w:t xml:space="preserve">Bioscience, Biotechnology, and Biochemistry. </w:t>
      </w:r>
      <w:r w:rsidRPr="00354BA3">
        <w:rPr>
          <w:rFonts w:ascii="Arial" w:hAnsi="Arial" w:cs="Arial"/>
        </w:rPr>
        <w:t>2016;80(8):1520-1530.</w:t>
      </w:r>
      <w:bookmarkEnd w:id="55"/>
    </w:p>
    <w:p w14:paraId="0A5E17CB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6" w:name="_ENREF_56"/>
      <w:r w:rsidRPr="00354BA3">
        <w:rPr>
          <w:rFonts w:ascii="Arial" w:hAnsi="Arial" w:cs="Arial"/>
        </w:rPr>
        <w:t>56.</w:t>
      </w:r>
      <w:r w:rsidRPr="00354BA3">
        <w:rPr>
          <w:rFonts w:ascii="Arial" w:hAnsi="Arial" w:cs="Arial"/>
        </w:rPr>
        <w:tab/>
        <w:t>Girish C, Pradhan SC. Herbal Drugs on the Liver. Elsevier; 2017:605-620.</w:t>
      </w:r>
      <w:bookmarkEnd w:id="56"/>
    </w:p>
    <w:p w14:paraId="5EA79C1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7" w:name="_ENREF_57"/>
      <w:r w:rsidRPr="00354BA3">
        <w:rPr>
          <w:rFonts w:ascii="Arial" w:hAnsi="Arial" w:cs="Arial"/>
        </w:rPr>
        <w:t>57.</w:t>
      </w:r>
      <w:r w:rsidRPr="00354BA3">
        <w:rPr>
          <w:rFonts w:ascii="Arial" w:hAnsi="Arial" w:cs="Arial"/>
        </w:rPr>
        <w:tab/>
        <w:t xml:space="preserve">Ramos-Tovar E, Muriel P. Phytotherapy for the Liver. In: Ronald Ross Watson VRP, ed. </w:t>
      </w:r>
      <w:r w:rsidRPr="00354BA3">
        <w:rPr>
          <w:rFonts w:ascii="Arial" w:hAnsi="Arial" w:cs="Arial"/>
          <w:i/>
        </w:rPr>
        <w:t>Dietary Interventions in Liver Disease</w:t>
      </w:r>
      <w:r w:rsidRPr="00354BA3">
        <w:rPr>
          <w:rFonts w:ascii="Arial" w:hAnsi="Arial" w:cs="Arial"/>
        </w:rPr>
        <w:t>: Academic Press; 2019:101-121.</w:t>
      </w:r>
      <w:bookmarkEnd w:id="57"/>
    </w:p>
    <w:p w14:paraId="4947EA4F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58" w:name="_ENREF_58"/>
      <w:r w:rsidRPr="00354BA3">
        <w:rPr>
          <w:rFonts w:ascii="Arial" w:hAnsi="Arial" w:cs="Arial"/>
        </w:rPr>
        <w:t>58.</w:t>
      </w:r>
      <w:r w:rsidRPr="00354BA3">
        <w:rPr>
          <w:rFonts w:ascii="Arial" w:hAnsi="Arial" w:cs="Arial"/>
        </w:rPr>
        <w:tab/>
        <w:t xml:space="preserve">Blom van Staden A, Lall N. Chapter 5 - Medicinal Plants as Alternative Treatments for Progressive Macular Hypomelanosis. </w:t>
      </w:r>
      <w:r w:rsidRPr="00354BA3">
        <w:rPr>
          <w:rFonts w:ascii="Arial" w:hAnsi="Arial" w:cs="Arial"/>
          <w:i/>
        </w:rPr>
        <w:t>Medicinal Plants for Holistic Health and Well-Being</w:t>
      </w:r>
      <w:r w:rsidRPr="00354BA3">
        <w:rPr>
          <w:rFonts w:ascii="Arial" w:hAnsi="Arial" w:cs="Arial"/>
        </w:rPr>
        <w:t>: Elsevier; 2018:145-182.</w:t>
      </w:r>
      <w:bookmarkEnd w:id="58"/>
    </w:p>
    <w:p w14:paraId="0755A1DC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  <w:lang w:val="es-ES"/>
        </w:rPr>
      </w:pPr>
      <w:bookmarkStart w:id="59" w:name="_ENREF_59"/>
      <w:r w:rsidRPr="00354BA3">
        <w:rPr>
          <w:rFonts w:ascii="Arial" w:hAnsi="Arial" w:cs="Arial"/>
        </w:rPr>
        <w:t>59.</w:t>
      </w:r>
      <w:r w:rsidRPr="00354BA3">
        <w:rPr>
          <w:rFonts w:ascii="Arial" w:hAnsi="Arial" w:cs="Arial"/>
        </w:rPr>
        <w:tab/>
        <w:t xml:space="preserve">Cragg GM, Newman DJ. Natural Product Sources of Drugs: Plants, Microbes, Marine Organisms, and Animals. </w:t>
      </w:r>
      <w:r w:rsidRPr="00354BA3">
        <w:rPr>
          <w:rFonts w:ascii="Arial" w:hAnsi="Arial" w:cs="Arial"/>
          <w:lang w:val="es-ES"/>
        </w:rPr>
        <w:t>Elsevier; 2007:355-403.</w:t>
      </w:r>
      <w:bookmarkEnd w:id="59"/>
    </w:p>
    <w:p w14:paraId="2E59C51C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0" w:name="_ENREF_60"/>
      <w:r w:rsidRPr="00354BA3">
        <w:rPr>
          <w:rFonts w:ascii="Arial" w:hAnsi="Arial" w:cs="Arial"/>
          <w:lang w:val="es-ES"/>
        </w:rPr>
        <w:t>60.</w:t>
      </w:r>
      <w:r w:rsidRPr="00354BA3">
        <w:rPr>
          <w:rFonts w:ascii="Arial" w:hAnsi="Arial" w:cs="Arial"/>
          <w:lang w:val="es-ES"/>
        </w:rPr>
        <w:tab/>
        <w:t xml:space="preserve">Lai J-l, Liu Y-h, Liu C, et al. </w:t>
      </w:r>
      <w:r w:rsidRPr="00354BA3">
        <w:rPr>
          <w:rFonts w:ascii="Arial" w:hAnsi="Arial" w:cs="Arial"/>
        </w:rPr>
        <w:t xml:space="preserve">Indirubin inhibits LPS-induced inflammation via TLR4 abrogation mediated by the NF-kB and MAPK signaling pathways. </w:t>
      </w:r>
      <w:r w:rsidRPr="00354BA3">
        <w:rPr>
          <w:rFonts w:ascii="Arial" w:hAnsi="Arial" w:cs="Arial"/>
          <w:i/>
        </w:rPr>
        <w:t xml:space="preserve">Inflammation. </w:t>
      </w:r>
      <w:r w:rsidRPr="00354BA3">
        <w:rPr>
          <w:rFonts w:ascii="Arial" w:hAnsi="Arial" w:cs="Arial"/>
        </w:rPr>
        <w:t>2017;40(1):1-12.</w:t>
      </w:r>
      <w:bookmarkEnd w:id="60"/>
    </w:p>
    <w:p w14:paraId="55972864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1" w:name="_ENREF_61"/>
      <w:r w:rsidRPr="00354BA3">
        <w:rPr>
          <w:rFonts w:ascii="Arial" w:hAnsi="Arial" w:cs="Arial"/>
        </w:rPr>
        <w:t>61.</w:t>
      </w:r>
      <w:r w:rsidRPr="00354BA3">
        <w:rPr>
          <w:rFonts w:ascii="Arial" w:hAnsi="Arial" w:cs="Arial"/>
        </w:rPr>
        <w:tab/>
        <w:t>Lin YK, See LC, Huang YH, Chi CC, Hui RCY. Comparison of indirubin concentrations in indigo naturalis ointment for psoriasis treatment: a randomized, double</w:t>
      </w:r>
      <w:r w:rsidRPr="00354BA3">
        <w:rPr>
          <w:rFonts w:ascii="Cambria Math" w:hAnsi="Cambria Math" w:cs="Cambria Math"/>
        </w:rPr>
        <w:t>‐</w:t>
      </w:r>
      <w:r w:rsidRPr="00354BA3">
        <w:rPr>
          <w:rFonts w:ascii="Arial" w:hAnsi="Arial" w:cs="Arial"/>
        </w:rPr>
        <w:t>blind, dosage</w:t>
      </w:r>
      <w:r w:rsidRPr="00354BA3">
        <w:rPr>
          <w:rFonts w:ascii="Cambria Math" w:hAnsi="Cambria Math" w:cs="Cambria Math"/>
        </w:rPr>
        <w:t>‐</w:t>
      </w:r>
      <w:r w:rsidRPr="00354BA3">
        <w:rPr>
          <w:rFonts w:ascii="Arial" w:hAnsi="Arial" w:cs="Arial"/>
        </w:rPr>
        <w:t xml:space="preserve">controlled trial. </w:t>
      </w:r>
      <w:r w:rsidRPr="00354BA3">
        <w:rPr>
          <w:rFonts w:ascii="Arial" w:hAnsi="Arial" w:cs="Arial"/>
          <w:i/>
        </w:rPr>
        <w:t xml:space="preserve">British Journal of Dermatology. </w:t>
      </w:r>
      <w:r w:rsidRPr="00354BA3">
        <w:rPr>
          <w:rFonts w:ascii="Arial" w:hAnsi="Arial" w:cs="Arial"/>
        </w:rPr>
        <w:t>2018;178(1):124-131.</w:t>
      </w:r>
      <w:bookmarkEnd w:id="61"/>
    </w:p>
    <w:p w14:paraId="13FC0873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2" w:name="_ENREF_62"/>
      <w:r w:rsidRPr="00354BA3">
        <w:rPr>
          <w:rFonts w:ascii="Arial" w:hAnsi="Arial" w:cs="Arial"/>
        </w:rPr>
        <w:t>62.</w:t>
      </w:r>
      <w:r w:rsidRPr="00354BA3">
        <w:rPr>
          <w:rFonts w:ascii="Arial" w:hAnsi="Arial" w:cs="Arial"/>
        </w:rPr>
        <w:tab/>
        <w:t>Penjweini R, Deville S, Ethirajan A, Ameloot M. Chapter 22 - Investigating the Intracellular Dynamics of Hypericin-Loaded Nanoparticles and Polyvinylpyrrolidone-Hypericin by Image Correlation Spectroscopy. In: Hamblin MR, Avci P, Prow TW, eds. Boston: Academic Press; 2016:275-286.</w:t>
      </w:r>
      <w:bookmarkEnd w:id="62"/>
    </w:p>
    <w:p w14:paraId="665236EE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3" w:name="_ENREF_63"/>
      <w:r w:rsidRPr="00354BA3">
        <w:rPr>
          <w:rFonts w:ascii="Arial" w:hAnsi="Arial" w:cs="Arial"/>
        </w:rPr>
        <w:t>63.</w:t>
      </w:r>
      <w:r w:rsidRPr="00354BA3">
        <w:rPr>
          <w:rFonts w:ascii="Arial" w:hAnsi="Arial" w:cs="Arial"/>
        </w:rPr>
        <w:tab/>
        <w:t>Romm A, Clare B, Alschuler L, Hobbs C, Upton R. Chapter 8 - Vaginal Infections and Sexually Transmitted Diseases. In: Romm A, Hardy ML, Mills S, eds. Saint Louis: Churchill Livingstone; 2010:256-289.</w:t>
      </w:r>
      <w:bookmarkEnd w:id="63"/>
    </w:p>
    <w:p w14:paraId="01EE7352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4" w:name="_ENREF_64"/>
      <w:r w:rsidRPr="00354BA3">
        <w:rPr>
          <w:rFonts w:ascii="Arial" w:hAnsi="Arial" w:cs="Arial"/>
        </w:rPr>
        <w:t>64.</w:t>
      </w:r>
      <w:r w:rsidRPr="00354BA3">
        <w:rPr>
          <w:rFonts w:ascii="Arial" w:hAnsi="Arial" w:cs="Arial"/>
        </w:rPr>
        <w:tab/>
        <w:t xml:space="preserve">Howard B. Hydroxychloroquine. In: S.J. Enna DBB, ed. </w:t>
      </w:r>
      <w:r w:rsidRPr="00354BA3">
        <w:rPr>
          <w:rFonts w:ascii="Arial" w:hAnsi="Arial" w:cs="Arial"/>
          <w:i/>
        </w:rPr>
        <w:t>xPharm: The Comprehensive Pharmacology Reference</w:t>
      </w:r>
      <w:r w:rsidRPr="00354BA3">
        <w:rPr>
          <w:rFonts w:ascii="Arial" w:hAnsi="Arial" w:cs="Arial"/>
        </w:rPr>
        <w:t>: Elsevier; 2007:1-4.</w:t>
      </w:r>
      <w:bookmarkEnd w:id="64"/>
    </w:p>
    <w:p w14:paraId="055E863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5" w:name="_ENREF_65"/>
      <w:r w:rsidRPr="00354BA3">
        <w:rPr>
          <w:rFonts w:ascii="Arial" w:hAnsi="Arial" w:cs="Arial"/>
          <w:lang w:val="es-ES"/>
        </w:rPr>
        <w:t>65.</w:t>
      </w:r>
      <w:r w:rsidRPr="00354BA3">
        <w:rPr>
          <w:rFonts w:ascii="Arial" w:hAnsi="Arial" w:cs="Arial"/>
          <w:lang w:val="es-ES"/>
        </w:rPr>
        <w:tab/>
        <w:t xml:space="preserve">Ma M, Wen X, Xie Y, et al. </w:t>
      </w:r>
      <w:r w:rsidRPr="00354BA3">
        <w:rPr>
          <w:rFonts w:ascii="Arial" w:hAnsi="Arial" w:cs="Arial"/>
        </w:rPr>
        <w:t xml:space="preserve">Antifungal activity and mechanism of monocaprin against food spoilage fungi. </w:t>
      </w:r>
      <w:r w:rsidRPr="00354BA3">
        <w:rPr>
          <w:rFonts w:ascii="Arial" w:hAnsi="Arial" w:cs="Arial"/>
          <w:i/>
        </w:rPr>
        <w:t xml:space="preserve">Food Control. </w:t>
      </w:r>
      <w:r w:rsidRPr="00354BA3">
        <w:rPr>
          <w:rFonts w:ascii="Arial" w:hAnsi="Arial" w:cs="Arial"/>
        </w:rPr>
        <w:t>2018;84:561-568.</w:t>
      </w:r>
      <w:bookmarkEnd w:id="65"/>
    </w:p>
    <w:p w14:paraId="42211796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6" w:name="_ENREF_66"/>
      <w:r w:rsidRPr="00354BA3">
        <w:rPr>
          <w:rFonts w:ascii="Arial" w:hAnsi="Arial" w:cs="Arial"/>
        </w:rPr>
        <w:t>66.</w:t>
      </w:r>
      <w:r w:rsidRPr="00354BA3">
        <w:rPr>
          <w:rFonts w:ascii="Arial" w:hAnsi="Arial" w:cs="Arial"/>
        </w:rPr>
        <w:tab/>
        <w:t xml:space="preserve">Neyts J, Kristmundsdottir T, De Clercq E, Thormar H. Hydrogels containing monocaprin prevent intravaginal and intracutaneous infections with HSV-2 in mice: Impact on the search for vaginal microbicides. </w:t>
      </w:r>
      <w:r w:rsidRPr="00354BA3">
        <w:rPr>
          <w:rFonts w:ascii="Arial" w:hAnsi="Arial" w:cs="Arial"/>
          <w:i/>
        </w:rPr>
        <w:t xml:space="preserve">Journal of Medical Virology. </w:t>
      </w:r>
      <w:r w:rsidRPr="00354BA3">
        <w:rPr>
          <w:rFonts w:ascii="Arial" w:hAnsi="Arial" w:cs="Arial"/>
        </w:rPr>
        <w:t>2000;61(1):107-110.</w:t>
      </w:r>
      <w:bookmarkEnd w:id="66"/>
    </w:p>
    <w:p w14:paraId="54010C1E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7" w:name="_ENREF_67"/>
      <w:r w:rsidRPr="00354BA3">
        <w:rPr>
          <w:rFonts w:ascii="Arial" w:hAnsi="Arial" w:cs="Arial"/>
        </w:rPr>
        <w:lastRenderedPageBreak/>
        <w:t>67.</w:t>
      </w:r>
      <w:r w:rsidRPr="00354BA3">
        <w:rPr>
          <w:rFonts w:ascii="Arial" w:hAnsi="Arial" w:cs="Arial"/>
        </w:rPr>
        <w:tab/>
        <w:t xml:space="preserve">Skulason S, Holbrook WP, Thormar H, Gunnarsson GB, Kristmundsdottir T. A study of the clinical activity of a gel combining monocaprin and doxycycline: a novel treatment for herpes labialis. </w:t>
      </w:r>
      <w:r w:rsidRPr="00354BA3">
        <w:rPr>
          <w:rFonts w:ascii="Arial" w:hAnsi="Arial" w:cs="Arial"/>
          <w:i/>
        </w:rPr>
        <w:t xml:space="preserve">Journal of Oral Pathology &amp; Medicine. </w:t>
      </w:r>
      <w:r w:rsidRPr="00354BA3">
        <w:rPr>
          <w:rFonts w:ascii="Arial" w:hAnsi="Arial" w:cs="Arial"/>
        </w:rPr>
        <w:t>2012;41(1):61-67.</w:t>
      </w:r>
      <w:bookmarkEnd w:id="67"/>
    </w:p>
    <w:p w14:paraId="31BBCDC4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8" w:name="_ENREF_68"/>
      <w:r w:rsidRPr="00354BA3">
        <w:rPr>
          <w:rFonts w:ascii="Arial" w:hAnsi="Arial" w:cs="Arial"/>
        </w:rPr>
        <w:t>68.</w:t>
      </w:r>
      <w:r w:rsidRPr="00354BA3">
        <w:rPr>
          <w:rFonts w:ascii="Arial" w:hAnsi="Arial" w:cs="Arial"/>
        </w:rPr>
        <w:tab/>
        <w:t xml:space="preserve">Gupta RC, Milatovic D. Chapter 23 - Insecticides. In: Gupta RC, ed. </w:t>
      </w:r>
      <w:r w:rsidRPr="00354BA3">
        <w:rPr>
          <w:rFonts w:ascii="Arial" w:hAnsi="Arial" w:cs="Arial"/>
          <w:i/>
        </w:rPr>
        <w:t>Biomarkers in Toxicology</w:t>
      </w:r>
      <w:r w:rsidRPr="00354BA3">
        <w:rPr>
          <w:rFonts w:ascii="Arial" w:hAnsi="Arial" w:cs="Arial"/>
        </w:rPr>
        <w:t>. Boston: Academic Press; 2014:389-407.</w:t>
      </w:r>
      <w:bookmarkEnd w:id="68"/>
    </w:p>
    <w:p w14:paraId="7DB6927F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69" w:name="_ENREF_69"/>
      <w:r w:rsidRPr="00354BA3">
        <w:rPr>
          <w:rFonts w:ascii="Arial" w:hAnsi="Arial" w:cs="Arial"/>
        </w:rPr>
        <w:t>69.</w:t>
      </w:r>
      <w:r w:rsidRPr="00354BA3">
        <w:rPr>
          <w:rFonts w:ascii="Arial" w:hAnsi="Arial" w:cs="Arial"/>
        </w:rPr>
        <w:tab/>
        <w:t xml:space="preserve">Bogitsh BJ, Carter CE, Oeltmann TN. Chapter 17 - Blood and Tissue Nematodes. In: Burton J. Bogitsh CEC, Thomas N. Oeltmann, ed. </w:t>
      </w:r>
      <w:r w:rsidRPr="00354BA3">
        <w:rPr>
          <w:rFonts w:ascii="Arial" w:hAnsi="Arial" w:cs="Arial"/>
          <w:i/>
        </w:rPr>
        <w:t>Human Parasitology</w:t>
      </w:r>
      <w:r w:rsidRPr="00354BA3">
        <w:rPr>
          <w:rFonts w:ascii="Arial" w:hAnsi="Arial" w:cs="Arial"/>
        </w:rPr>
        <w:t>. Fifth Edition ed: Academic Press; 2019:313-329.</w:t>
      </w:r>
      <w:bookmarkEnd w:id="69"/>
    </w:p>
    <w:p w14:paraId="2431B838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0" w:name="_ENREF_70"/>
      <w:r w:rsidRPr="00354BA3">
        <w:rPr>
          <w:rFonts w:ascii="Arial" w:hAnsi="Arial" w:cs="Arial"/>
        </w:rPr>
        <w:t>70.</w:t>
      </w:r>
      <w:r w:rsidRPr="00354BA3">
        <w:rPr>
          <w:rFonts w:ascii="Arial" w:hAnsi="Arial" w:cs="Arial"/>
        </w:rPr>
        <w:tab/>
        <w:t xml:space="preserve">Squadrito FJ, del Portal D. Nitrofurantoin. </w:t>
      </w:r>
      <w:r w:rsidRPr="00354BA3">
        <w:rPr>
          <w:rFonts w:ascii="Arial" w:hAnsi="Arial" w:cs="Arial"/>
          <w:i/>
        </w:rPr>
        <w:t>StatPearls</w:t>
      </w:r>
      <w:r w:rsidRPr="00354BA3">
        <w:rPr>
          <w:rFonts w:ascii="Arial" w:hAnsi="Arial" w:cs="Arial"/>
        </w:rPr>
        <w:t>. Treasure Island (FL)2021.</w:t>
      </w:r>
      <w:bookmarkEnd w:id="70"/>
    </w:p>
    <w:p w14:paraId="55E840FE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1" w:name="_ENREF_71"/>
      <w:r w:rsidRPr="00354BA3">
        <w:rPr>
          <w:rFonts w:ascii="Arial" w:hAnsi="Arial" w:cs="Arial"/>
        </w:rPr>
        <w:t>71.</w:t>
      </w:r>
      <w:r w:rsidRPr="00354BA3">
        <w:rPr>
          <w:rFonts w:ascii="Arial" w:hAnsi="Arial" w:cs="Arial"/>
        </w:rPr>
        <w:tab/>
        <w:t xml:space="preserve">Howard B, Furman B. Nitrofurantoin. </w:t>
      </w:r>
      <w:r w:rsidRPr="00354BA3">
        <w:rPr>
          <w:rFonts w:ascii="Arial" w:hAnsi="Arial" w:cs="Arial"/>
          <w:i/>
        </w:rPr>
        <w:t>Reference Module in Biomedical Sciences</w:t>
      </w:r>
      <w:r w:rsidRPr="00354BA3">
        <w:rPr>
          <w:rFonts w:ascii="Arial" w:hAnsi="Arial" w:cs="Arial"/>
        </w:rPr>
        <w:t>: Elsevier; 2018.</w:t>
      </w:r>
      <w:bookmarkEnd w:id="71"/>
    </w:p>
    <w:p w14:paraId="38255258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2" w:name="_ENREF_72"/>
      <w:r w:rsidRPr="00354BA3">
        <w:rPr>
          <w:rFonts w:ascii="Arial" w:hAnsi="Arial" w:cs="Arial"/>
        </w:rPr>
        <w:t>72.</w:t>
      </w:r>
      <w:r w:rsidRPr="00354BA3">
        <w:rPr>
          <w:rFonts w:ascii="Arial" w:hAnsi="Arial" w:cs="Arial"/>
        </w:rPr>
        <w:tab/>
        <w:t xml:space="preserve">Dayrit FM. The properties of lauric acid and their significance in coconut oil. </w:t>
      </w:r>
      <w:r w:rsidRPr="00354BA3">
        <w:rPr>
          <w:rFonts w:ascii="Arial" w:hAnsi="Arial" w:cs="Arial"/>
          <w:i/>
        </w:rPr>
        <w:t xml:space="preserve">Journal of the American Oil Chemists' Society. </w:t>
      </w:r>
      <w:r w:rsidRPr="00354BA3">
        <w:rPr>
          <w:rFonts w:ascii="Arial" w:hAnsi="Arial" w:cs="Arial"/>
        </w:rPr>
        <w:t>2015;92(1):1-15.</w:t>
      </w:r>
      <w:bookmarkEnd w:id="72"/>
    </w:p>
    <w:p w14:paraId="1FE29D2D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3" w:name="_ENREF_73"/>
      <w:r w:rsidRPr="00354BA3">
        <w:rPr>
          <w:rFonts w:ascii="Arial" w:hAnsi="Arial" w:cs="Arial"/>
        </w:rPr>
        <w:t>73.</w:t>
      </w:r>
      <w:r w:rsidRPr="00354BA3">
        <w:rPr>
          <w:rFonts w:ascii="Arial" w:hAnsi="Arial" w:cs="Arial"/>
        </w:rPr>
        <w:tab/>
        <w:t xml:space="preserve">Wang L, Luo L, Zhao W, et al. Lauric Acid Accelerates Glycolytic Muscle Fiber Formation through TLR4 Signaling. </w:t>
      </w:r>
      <w:r w:rsidRPr="00354BA3">
        <w:rPr>
          <w:rFonts w:ascii="Arial" w:hAnsi="Arial" w:cs="Arial"/>
          <w:i/>
        </w:rPr>
        <w:t xml:space="preserve">Journal of agricultural and food chemistry. </w:t>
      </w:r>
      <w:r w:rsidRPr="00354BA3">
        <w:rPr>
          <w:rFonts w:ascii="Arial" w:hAnsi="Arial" w:cs="Arial"/>
        </w:rPr>
        <w:t>2018;66(25):6308-6316.</w:t>
      </w:r>
      <w:bookmarkEnd w:id="73"/>
    </w:p>
    <w:p w14:paraId="602BAD67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4" w:name="_ENREF_74"/>
      <w:r w:rsidRPr="00354BA3">
        <w:rPr>
          <w:rFonts w:ascii="Arial" w:hAnsi="Arial" w:cs="Arial"/>
        </w:rPr>
        <w:t>74.</w:t>
      </w:r>
      <w:r w:rsidRPr="00354BA3">
        <w:rPr>
          <w:rFonts w:ascii="Arial" w:hAnsi="Arial" w:cs="Arial"/>
        </w:rPr>
        <w:tab/>
        <w:t xml:space="preserve">Lieberman S, Enig MG, Preuss HG. A review of monolaurin and lauric acid: natural virucidal and bactericidal agents. </w:t>
      </w:r>
      <w:r w:rsidRPr="00354BA3">
        <w:rPr>
          <w:rFonts w:ascii="Arial" w:hAnsi="Arial" w:cs="Arial"/>
          <w:i/>
        </w:rPr>
        <w:t xml:space="preserve">Alternative and Complementary Therapies. </w:t>
      </w:r>
      <w:r w:rsidRPr="00354BA3">
        <w:rPr>
          <w:rFonts w:ascii="Arial" w:hAnsi="Arial" w:cs="Arial"/>
        </w:rPr>
        <w:t>2006;12(6):310-314.</w:t>
      </w:r>
      <w:bookmarkEnd w:id="74"/>
    </w:p>
    <w:p w14:paraId="7FB4DBEA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5" w:name="_ENREF_75"/>
      <w:r w:rsidRPr="00354BA3">
        <w:rPr>
          <w:rFonts w:ascii="Arial" w:hAnsi="Arial" w:cs="Arial"/>
        </w:rPr>
        <w:t>75.</w:t>
      </w:r>
      <w:r w:rsidRPr="00354BA3">
        <w:rPr>
          <w:rFonts w:ascii="Arial" w:hAnsi="Arial" w:cs="Arial"/>
        </w:rPr>
        <w:tab/>
        <w:t xml:space="preserve">Singh AK, Sharma AK, Khan I, Gothwal A, Gupta L, Gupta U. Chapter 9 - Oral drug delivery potential of dendrimers. In: Andronescu E, Grumezescu AM, eds. </w:t>
      </w:r>
      <w:r w:rsidRPr="00354BA3">
        <w:rPr>
          <w:rFonts w:ascii="Arial" w:hAnsi="Arial" w:cs="Arial"/>
          <w:i/>
        </w:rPr>
        <w:t>Nanostructures for Oral Medicine</w:t>
      </w:r>
      <w:r w:rsidRPr="00354BA3">
        <w:rPr>
          <w:rFonts w:ascii="Arial" w:hAnsi="Arial" w:cs="Arial"/>
        </w:rPr>
        <w:t>: Elsevier; 2017:231-261.</w:t>
      </w:r>
      <w:bookmarkEnd w:id="75"/>
    </w:p>
    <w:p w14:paraId="29F4380D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6" w:name="_ENREF_76"/>
      <w:r w:rsidRPr="00354BA3">
        <w:rPr>
          <w:rFonts w:ascii="Arial" w:hAnsi="Arial" w:cs="Arial"/>
        </w:rPr>
        <w:t>76.</w:t>
      </w:r>
      <w:r w:rsidRPr="00354BA3">
        <w:rPr>
          <w:rFonts w:ascii="Arial" w:hAnsi="Arial" w:cs="Arial"/>
        </w:rPr>
        <w:tab/>
        <w:t>DrugBank. Sulfamethoxazole.  https://go.drugbank.com/drugs/DB01015.</w:t>
      </w:r>
      <w:bookmarkEnd w:id="76"/>
    </w:p>
    <w:p w14:paraId="26168EAE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7" w:name="_ENREF_77"/>
      <w:r w:rsidRPr="00354BA3">
        <w:rPr>
          <w:rFonts w:ascii="Arial" w:hAnsi="Arial" w:cs="Arial"/>
        </w:rPr>
        <w:t>77.</w:t>
      </w:r>
      <w:r w:rsidRPr="00354BA3">
        <w:rPr>
          <w:rFonts w:ascii="Arial" w:hAnsi="Arial" w:cs="Arial"/>
        </w:rPr>
        <w:tab/>
        <w:t>Walker L, Yip V, Pirmohamed M. Chapter 20 - Adverse Drug Reactions. In: Padmanabhan S, ed. San Diego: Academic Press; 2014:405-435.</w:t>
      </w:r>
      <w:bookmarkEnd w:id="77"/>
    </w:p>
    <w:p w14:paraId="21687D39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8" w:name="_ENREF_78"/>
      <w:r w:rsidRPr="00354BA3">
        <w:rPr>
          <w:rFonts w:ascii="Arial" w:hAnsi="Arial" w:cs="Arial"/>
        </w:rPr>
        <w:t>78.</w:t>
      </w:r>
      <w:r w:rsidRPr="00354BA3">
        <w:rPr>
          <w:rFonts w:ascii="Arial" w:hAnsi="Arial" w:cs="Arial"/>
        </w:rPr>
        <w:tab/>
        <w:t xml:space="preserve">Antifungal azoles [for systemic use]. In: Aronson JK, ed. </w:t>
      </w:r>
      <w:r w:rsidRPr="00354BA3">
        <w:rPr>
          <w:rFonts w:ascii="Arial" w:hAnsi="Arial" w:cs="Arial"/>
          <w:i/>
        </w:rPr>
        <w:t>Meyler's Side Effects of Drugs</w:t>
      </w:r>
      <w:r w:rsidRPr="00354BA3">
        <w:rPr>
          <w:rFonts w:ascii="Arial" w:hAnsi="Arial" w:cs="Arial"/>
        </w:rPr>
        <w:t>. Sixteenth Edition ed. Oxford: Elsevier; 2016:584-601.</w:t>
      </w:r>
      <w:bookmarkEnd w:id="78"/>
    </w:p>
    <w:p w14:paraId="3EA28198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79" w:name="_ENREF_79"/>
      <w:r w:rsidRPr="00354BA3">
        <w:rPr>
          <w:rFonts w:ascii="Arial" w:hAnsi="Arial" w:cs="Arial"/>
        </w:rPr>
        <w:t>79.</w:t>
      </w:r>
      <w:r w:rsidRPr="00354BA3">
        <w:rPr>
          <w:rFonts w:ascii="Arial" w:hAnsi="Arial" w:cs="Arial"/>
        </w:rPr>
        <w:tab/>
        <w:t>DrugBank. Sulfamerazine.  https://go.drugbank.com/drugs/DB01581.</w:t>
      </w:r>
      <w:bookmarkEnd w:id="79"/>
    </w:p>
    <w:p w14:paraId="50F0E2FF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80" w:name="_ENREF_80"/>
      <w:r w:rsidRPr="00354BA3">
        <w:rPr>
          <w:rFonts w:ascii="Arial" w:hAnsi="Arial" w:cs="Arial"/>
        </w:rPr>
        <w:t>80.</w:t>
      </w:r>
      <w:r w:rsidRPr="00354BA3">
        <w:rPr>
          <w:rFonts w:ascii="Arial" w:hAnsi="Arial" w:cs="Arial"/>
        </w:rPr>
        <w:tab/>
        <w:t>Padberg S. 2.6 - Anti-infective Agents. In: Schaefer C, Peters P, Miller RK, eds. Third Edition ed. San Diego: Academic Press; 2015:115-176.</w:t>
      </w:r>
      <w:bookmarkEnd w:id="80"/>
    </w:p>
    <w:p w14:paraId="62E9F9C7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81" w:name="_ENREF_81"/>
      <w:r w:rsidRPr="00354BA3">
        <w:rPr>
          <w:rFonts w:ascii="Arial" w:hAnsi="Arial" w:cs="Arial"/>
        </w:rPr>
        <w:t>81.</w:t>
      </w:r>
      <w:r w:rsidRPr="00354BA3">
        <w:rPr>
          <w:rFonts w:ascii="Arial" w:hAnsi="Arial" w:cs="Arial"/>
        </w:rPr>
        <w:tab/>
        <w:t xml:space="preserve">Kuriyama T, Karasawa T, Williams DW. Chapter 13 - Antimicrobial Chemotherapy: Significance to Healthcare. In: Percival SL, Williams DW, Randle J, Cooper T, eds. </w:t>
      </w:r>
      <w:r w:rsidRPr="00354BA3">
        <w:rPr>
          <w:rFonts w:ascii="Arial" w:hAnsi="Arial" w:cs="Arial"/>
          <w:i/>
        </w:rPr>
        <w:t>Biofilms in Infection Prevention and Control</w:t>
      </w:r>
      <w:r w:rsidRPr="00354BA3">
        <w:rPr>
          <w:rFonts w:ascii="Arial" w:hAnsi="Arial" w:cs="Arial"/>
        </w:rPr>
        <w:t>. Boston: Academic Press; 2014:209-244.</w:t>
      </w:r>
      <w:bookmarkEnd w:id="81"/>
    </w:p>
    <w:p w14:paraId="4619CB15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82" w:name="_ENREF_82"/>
      <w:r w:rsidRPr="00354BA3">
        <w:rPr>
          <w:rFonts w:ascii="Arial" w:hAnsi="Arial" w:cs="Arial"/>
        </w:rPr>
        <w:t>82.</w:t>
      </w:r>
      <w:r w:rsidRPr="00354BA3">
        <w:rPr>
          <w:rFonts w:ascii="Arial" w:hAnsi="Arial" w:cs="Arial"/>
        </w:rPr>
        <w:tab/>
        <w:t xml:space="preserve">Seley-Radtke KL, Yates MK. The evolution of nucleoside analogue antivirals: A review for chemists and non-chemists. Part 1: Early structural modifications to the nucleoside scaffold. </w:t>
      </w:r>
      <w:r w:rsidRPr="00354BA3">
        <w:rPr>
          <w:rFonts w:ascii="Arial" w:hAnsi="Arial" w:cs="Arial"/>
          <w:i/>
        </w:rPr>
        <w:t xml:space="preserve">Antiviral Research. </w:t>
      </w:r>
      <w:r w:rsidRPr="00354BA3">
        <w:rPr>
          <w:rFonts w:ascii="Arial" w:hAnsi="Arial" w:cs="Arial"/>
        </w:rPr>
        <w:t>2018;154:66-86.</w:t>
      </w:r>
      <w:bookmarkEnd w:id="82"/>
    </w:p>
    <w:p w14:paraId="57193399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83" w:name="_ENREF_83"/>
      <w:r w:rsidRPr="00354BA3">
        <w:rPr>
          <w:rFonts w:ascii="Arial" w:hAnsi="Arial" w:cs="Arial"/>
        </w:rPr>
        <w:t>83.</w:t>
      </w:r>
      <w:r w:rsidRPr="00354BA3">
        <w:rPr>
          <w:rFonts w:ascii="Arial" w:hAnsi="Arial" w:cs="Arial"/>
        </w:rPr>
        <w:tab/>
        <w:t xml:space="preserve">Farrell RE. Chapter 7 - Resilient Ribonucleases. In: Farrell RE, ed. </w:t>
      </w:r>
      <w:r w:rsidRPr="00354BA3">
        <w:rPr>
          <w:rFonts w:ascii="Arial" w:hAnsi="Arial" w:cs="Arial"/>
          <w:i/>
        </w:rPr>
        <w:t>RNA Methodologies</w:t>
      </w:r>
      <w:r w:rsidRPr="00354BA3">
        <w:rPr>
          <w:rFonts w:ascii="Arial" w:hAnsi="Arial" w:cs="Arial"/>
        </w:rPr>
        <w:t>. Fourth Edition ed. San Diego: Academic Press; 2010:155-172.</w:t>
      </w:r>
      <w:bookmarkEnd w:id="83"/>
    </w:p>
    <w:p w14:paraId="6B0FC491" w14:textId="77777777" w:rsidR="003B3993" w:rsidRPr="00354BA3" w:rsidRDefault="003B3993" w:rsidP="003B3993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84" w:name="_ENREF_84"/>
      <w:r w:rsidRPr="00354BA3">
        <w:rPr>
          <w:rFonts w:ascii="Arial" w:hAnsi="Arial" w:cs="Arial"/>
        </w:rPr>
        <w:t>84.</w:t>
      </w:r>
      <w:r w:rsidRPr="00354BA3">
        <w:rPr>
          <w:rFonts w:ascii="Arial" w:hAnsi="Arial" w:cs="Arial"/>
        </w:rPr>
        <w:tab/>
        <w:t xml:space="preserve">Shen Y, Li P, Chen X, et al. Activity of Sodium Lauryl Sulfate, Rhamnolipids, and N-Acetylcysteine against biofilms of five common pathogens. </w:t>
      </w:r>
      <w:r w:rsidRPr="00354BA3">
        <w:rPr>
          <w:rFonts w:ascii="Arial" w:hAnsi="Arial" w:cs="Arial"/>
          <w:i/>
        </w:rPr>
        <w:t xml:space="preserve">Microbial Drug Resistance. </w:t>
      </w:r>
      <w:r w:rsidRPr="00354BA3">
        <w:rPr>
          <w:rFonts w:ascii="Arial" w:hAnsi="Arial" w:cs="Arial"/>
        </w:rPr>
        <w:t>2020;26(3):290-299.</w:t>
      </w:r>
      <w:bookmarkEnd w:id="84"/>
    </w:p>
    <w:p w14:paraId="09584F49" w14:textId="77777777" w:rsidR="003B3993" w:rsidRPr="00354BA3" w:rsidRDefault="003B3993" w:rsidP="003B3993">
      <w:pPr>
        <w:pStyle w:val="EndNoteBibliography"/>
        <w:ind w:left="720" w:hanging="720"/>
        <w:rPr>
          <w:rFonts w:ascii="Arial" w:hAnsi="Arial" w:cs="Arial"/>
        </w:rPr>
      </w:pPr>
      <w:bookmarkStart w:id="85" w:name="_ENREF_85"/>
      <w:r w:rsidRPr="00354BA3">
        <w:rPr>
          <w:rFonts w:ascii="Arial" w:hAnsi="Arial" w:cs="Arial"/>
        </w:rPr>
        <w:t>85.</w:t>
      </w:r>
      <w:r w:rsidRPr="00354BA3">
        <w:rPr>
          <w:rFonts w:ascii="Arial" w:hAnsi="Arial" w:cs="Arial"/>
        </w:rPr>
        <w:tab/>
        <w:t xml:space="preserve">Valaciclovir. In: Aronson JK, ed. </w:t>
      </w:r>
      <w:r w:rsidRPr="00354BA3">
        <w:rPr>
          <w:rFonts w:ascii="Arial" w:hAnsi="Arial" w:cs="Arial"/>
          <w:i/>
        </w:rPr>
        <w:t>Meyler's Side Effects of Drugs</w:t>
      </w:r>
      <w:r w:rsidRPr="00354BA3">
        <w:rPr>
          <w:rFonts w:ascii="Arial" w:hAnsi="Arial" w:cs="Arial"/>
        </w:rPr>
        <w:t>. Sixteenth Edition ed. Oxford: Elsevier; 2016:297-300.</w:t>
      </w:r>
      <w:bookmarkEnd w:id="85"/>
    </w:p>
    <w:p w14:paraId="2884B642" w14:textId="56F4D33A" w:rsidR="001675F6" w:rsidRPr="00354BA3" w:rsidRDefault="00411F07">
      <w:pPr>
        <w:rPr>
          <w:rFonts w:ascii="Arial" w:hAnsi="Arial" w:cs="Arial"/>
          <w:sz w:val="20"/>
        </w:rPr>
      </w:pPr>
      <w:r w:rsidRPr="00354BA3">
        <w:rPr>
          <w:rFonts w:ascii="Arial" w:hAnsi="Arial" w:cs="Arial"/>
          <w:sz w:val="20"/>
        </w:rPr>
        <w:fldChar w:fldCharType="end"/>
      </w:r>
    </w:p>
    <w:sectPr w:rsidR="001675F6" w:rsidRPr="00354BA3" w:rsidSect="004E36F4">
      <w:pgSz w:w="16838" w:h="11906" w:orient="landscape"/>
      <w:pgMar w:top="1080" w:right="1440" w:bottom="108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1D542B" w16cex:dateUtc="2021-04-11T08:55:00Z"/>
  <w16cex:commentExtensible w16cex:durableId="241D53FC" w16cex:dateUtc="2021-04-11T08:54:00Z"/>
  <w16cex:commentExtensible w16cex:durableId="241D544C" w16cex:dateUtc="2021-04-11T08:56:00Z"/>
  <w16cex:commentExtensible w16cex:durableId="241D54AF" w16cex:dateUtc="2021-04-11T08:57:00Z"/>
  <w16cex:commentExtensible w16cex:durableId="241D4FD1" w16cex:dateUtc="2021-04-11T08:37:00Z"/>
  <w16cex:commentExtensible w16cex:durableId="241D4FCA" w16cex:dateUtc="2021-04-11T08:36:00Z"/>
  <w16cex:commentExtensible w16cex:durableId="241D5595" w16cex:dateUtc="2021-04-11T09:01:00Z"/>
  <w16cex:commentExtensible w16cex:durableId="241D5C26" w16cex:dateUtc="2021-04-11T09:29:00Z"/>
  <w16cex:commentExtensible w16cex:durableId="241D5CE9" w16cex:dateUtc="2021-04-11T09:32:00Z"/>
  <w16cex:commentExtensible w16cex:durableId="241D5D23" w16cex:dateUtc="2021-04-11T09:33:00Z"/>
  <w16cex:commentExtensible w16cex:durableId="241D5DD0" w16cex:dateUtc="2021-04-11T09:36:00Z"/>
  <w16cex:commentExtensible w16cex:durableId="241D61FA" w16cex:dateUtc="2021-04-11T09:54:00Z"/>
  <w16cex:commentExtensible w16cex:durableId="241D6204" w16cex:dateUtc="2021-04-11T09:54:00Z"/>
  <w16cex:commentExtensible w16cex:durableId="241D662D" w16cex:dateUtc="2021-04-11T10:12:00Z"/>
  <w16cex:commentExtensible w16cex:durableId="241D667A" w16cex:dateUtc="2021-04-11T10:1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21E606C" w16cid:durableId="241D542B"/>
  <w16cid:commentId w16cid:paraId="1A142CE0" w16cid:durableId="241D53FC"/>
  <w16cid:commentId w16cid:paraId="6581A17E" w16cid:durableId="241D544C"/>
  <w16cid:commentId w16cid:paraId="236BDEB2" w16cid:durableId="241D54AF"/>
  <w16cid:commentId w16cid:paraId="79E0F978" w16cid:durableId="241D4FD1"/>
  <w16cid:commentId w16cid:paraId="72994DB0" w16cid:durableId="241D4FCA"/>
  <w16cid:commentId w16cid:paraId="3968CAC5" w16cid:durableId="241D5595"/>
  <w16cid:commentId w16cid:paraId="2F68A6BB" w16cid:durableId="241D5C26"/>
  <w16cid:commentId w16cid:paraId="75C2C3DA" w16cid:durableId="241D5CE9"/>
  <w16cid:commentId w16cid:paraId="018385C9" w16cid:durableId="241D5D23"/>
  <w16cid:commentId w16cid:paraId="2F2E1F52" w16cid:durableId="241D5DD0"/>
  <w16cid:commentId w16cid:paraId="34DC12C4" w16cid:durableId="241D61FA"/>
  <w16cid:commentId w16cid:paraId="199A5BDB" w16cid:durableId="241D6204"/>
  <w16cid:commentId w16cid:paraId="3ABD3D61" w16cid:durableId="241D662D"/>
  <w16cid:commentId w16cid:paraId="6B8608B1" w16cid:durableId="241D667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MU Serif">
    <w:altName w:val="Cambria Math"/>
    <w:charset w:val="00"/>
    <w:family w:val="auto"/>
    <w:pitch w:val="variable"/>
    <w:sig w:usb0="E10002FF" w:usb1="5201E9EB" w:usb2="02020004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A94CDA"/>
    <w:multiLevelType w:val="hybridMultilevel"/>
    <w:tmpl w:val="2B7CB214"/>
    <w:lvl w:ilvl="0" w:tplc="6FC66242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BA03400"/>
    <w:multiLevelType w:val="hybridMultilevel"/>
    <w:tmpl w:val="1C92929E"/>
    <w:lvl w:ilvl="0" w:tplc="0C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E16220E"/>
    <w:multiLevelType w:val="multilevel"/>
    <w:tmpl w:val="57408D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57B5361"/>
    <w:multiLevelType w:val="hybridMultilevel"/>
    <w:tmpl w:val="532655D0"/>
    <w:lvl w:ilvl="0" w:tplc="6FC66242">
      <w:start w:val="1"/>
      <w:numFmt w:val="bullet"/>
      <w:lvlText w:val=""/>
      <w:lvlJc w:val="left"/>
      <w:pPr>
        <w:ind w:left="4329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AC4167C"/>
    <w:multiLevelType w:val="hybridMultilevel"/>
    <w:tmpl w:val="6CFECF0E"/>
    <w:lvl w:ilvl="0" w:tplc="0C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F359E8"/>
    <w:multiLevelType w:val="hybridMultilevel"/>
    <w:tmpl w:val="BD3E8F5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4AA72898"/>
    <w:multiLevelType w:val="hybridMultilevel"/>
    <w:tmpl w:val="08CE001C"/>
    <w:lvl w:ilvl="0" w:tplc="0C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AA84148"/>
    <w:multiLevelType w:val="hybridMultilevel"/>
    <w:tmpl w:val="E18AFCEA"/>
    <w:lvl w:ilvl="0" w:tplc="0C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D284E4B"/>
    <w:multiLevelType w:val="hybridMultilevel"/>
    <w:tmpl w:val="BE2885B6"/>
    <w:lvl w:ilvl="0" w:tplc="0C0A000B">
      <w:start w:val="1"/>
      <w:numFmt w:val="bullet"/>
      <w:lvlText w:val=""/>
      <w:lvlJc w:val="left"/>
      <w:pPr>
        <w:ind w:left="4329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1E3367A"/>
    <w:multiLevelType w:val="hybridMultilevel"/>
    <w:tmpl w:val="537C3790"/>
    <w:lvl w:ilvl="0" w:tplc="0C0A000D">
      <w:start w:val="1"/>
      <w:numFmt w:val="bullet"/>
      <w:lvlText w:val=""/>
      <w:lvlJc w:val="left"/>
      <w:pPr>
        <w:ind w:left="4329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91B1976"/>
    <w:multiLevelType w:val="hybridMultilevel"/>
    <w:tmpl w:val="FDCAC10C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64281A31"/>
    <w:multiLevelType w:val="hybridMultilevel"/>
    <w:tmpl w:val="F79CC20C"/>
    <w:lvl w:ilvl="0" w:tplc="0C0A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7AD1C70"/>
    <w:multiLevelType w:val="multilevel"/>
    <w:tmpl w:val="31E6B1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6B172BF9"/>
    <w:multiLevelType w:val="hybridMultilevel"/>
    <w:tmpl w:val="A686FF32"/>
    <w:lvl w:ilvl="0" w:tplc="0C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E350DB9"/>
    <w:multiLevelType w:val="hybridMultilevel"/>
    <w:tmpl w:val="78A4969C"/>
    <w:lvl w:ilvl="0" w:tplc="0C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10"/>
  </w:num>
  <w:num w:numId="4">
    <w:abstractNumId w:val="0"/>
  </w:num>
  <w:num w:numId="5">
    <w:abstractNumId w:val="13"/>
  </w:num>
  <w:num w:numId="6">
    <w:abstractNumId w:val="6"/>
  </w:num>
  <w:num w:numId="7">
    <w:abstractNumId w:val="8"/>
  </w:num>
  <w:num w:numId="8">
    <w:abstractNumId w:val="9"/>
  </w:num>
  <w:num w:numId="9">
    <w:abstractNumId w:val="4"/>
  </w:num>
  <w:num w:numId="10">
    <w:abstractNumId w:val="11"/>
  </w:num>
  <w:num w:numId="11">
    <w:abstractNumId w:val="14"/>
  </w:num>
  <w:num w:numId="12">
    <w:abstractNumId w:val="7"/>
  </w:num>
  <w:num w:numId="13">
    <w:abstractNumId w:val="1"/>
  </w:num>
  <w:num w:numId="14">
    <w:abstractNumId w:val="12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113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E1NDQzNjIzsTCzNDZV0lEKTi0uzszPAykwrAUAZd0xV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awd0fsvkxdtrzexxdjx59tpd95stfxrzwzz&quot;&gt;Library Antivirals Paper&lt;record-ids&gt;&lt;item&gt;6&lt;/item&gt;&lt;item&gt;11&lt;/item&gt;&lt;item&gt;12&lt;/item&gt;&lt;item&gt;13&lt;/item&gt;&lt;item&gt;14&lt;/item&gt;&lt;item&gt;15&lt;/item&gt;&lt;item&gt;16&lt;/item&gt;&lt;item&gt;19&lt;/item&gt;&lt;item&gt;21&lt;/item&gt;&lt;item&gt;24&lt;/item&gt;&lt;item&gt;25&lt;/item&gt;&lt;item&gt;29&lt;/item&gt;&lt;item&gt;30&lt;/item&gt;&lt;item&gt;32&lt;/item&gt;&lt;item&gt;34&lt;/item&gt;&lt;item&gt;35&lt;/item&gt;&lt;item&gt;36&lt;/item&gt;&lt;item&gt;39&lt;/item&gt;&lt;item&gt;40&lt;/item&gt;&lt;item&gt;41&lt;/item&gt;&lt;item&gt;43&lt;/item&gt;&lt;item&gt;45&lt;/item&gt;&lt;item&gt;46&lt;/item&gt;&lt;item&gt;47&lt;/item&gt;&lt;item&gt;49&lt;/item&gt;&lt;item&gt;51&lt;/item&gt;&lt;item&gt;52&lt;/item&gt;&lt;item&gt;54&lt;/item&gt;&lt;item&gt;55&lt;/item&gt;&lt;item&gt;56&lt;/item&gt;&lt;item&gt;58&lt;/item&gt;&lt;item&gt;59&lt;/item&gt;&lt;item&gt;60&lt;/item&gt;&lt;item&gt;61&lt;/item&gt;&lt;item&gt;62&lt;/item&gt;&lt;item&gt;64&lt;/item&gt;&lt;item&gt;65&lt;/item&gt;&lt;item&gt;66&lt;/item&gt;&lt;item&gt;67&lt;/item&gt;&lt;item&gt;69&lt;/item&gt;&lt;item&gt;70&lt;/item&gt;&lt;item&gt;71&lt;/item&gt;&lt;item&gt;73&lt;/item&gt;&lt;item&gt;74&lt;/item&gt;&lt;item&gt;75&lt;/item&gt;&lt;item&gt;76&lt;/item&gt;&lt;item&gt;78&lt;/item&gt;&lt;item&gt;79&lt;/item&gt;&lt;item&gt;80&lt;/item&gt;&lt;item&gt;81&lt;/item&gt;&lt;item&gt;83&lt;/item&gt;&lt;item&gt;84&lt;/item&gt;&lt;item&gt;85&lt;/item&gt;&lt;item&gt;92&lt;/item&gt;&lt;item&gt;94&lt;/item&gt;&lt;item&gt;95&lt;/item&gt;&lt;item&gt;96&lt;/item&gt;&lt;item&gt;97&lt;/item&gt;&lt;item&gt;99&lt;/item&gt;&lt;item&gt;100&lt;/item&gt;&lt;item&gt;102&lt;/item&gt;&lt;item&gt;104&lt;/item&gt;&lt;item&gt;106&lt;/item&gt;&lt;item&gt;108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3&lt;/item&gt;&lt;item&gt;124&lt;/item&gt;&lt;item&gt;126&lt;/item&gt;&lt;item&gt;127&lt;/item&gt;&lt;item&gt;128&lt;/item&gt;&lt;item&gt;129&lt;/item&gt;&lt;item&gt;130&lt;/item&gt;&lt;item&gt;145&lt;/item&gt;&lt;item&gt;146&lt;/item&gt;&lt;/record-ids&gt;&lt;/item&gt;&lt;/Libraries&gt;"/>
  </w:docVars>
  <w:rsids>
    <w:rsidRoot w:val="00F033F1"/>
    <w:rsid w:val="00004A69"/>
    <w:rsid w:val="000243B9"/>
    <w:rsid w:val="00026604"/>
    <w:rsid w:val="00026C76"/>
    <w:rsid w:val="00026C79"/>
    <w:rsid w:val="000302B6"/>
    <w:rsid w:val="00043B52"/>
    <w:rsid w:val="00045314"/>
    <w:rsid w:val="00051C1F"/>
    <w:rsid w:val="000551C2"/>
    <w:rsid w:val="000555E3"/>
    <w:rsid w:val="0006132D"/>
    <w:rsid w:val="000620C7"/>
    <w:rsid w:val="00067E88"/>
    <w:rsid w:val="0007067B"/>
    <w:rsid w:val="00095658"/>
    <w:rsid w:val="000A011D"/>
    <w:rsid w:val="000A4AE7"/>
    <w:rsid w:val="000B37E1"/>
    <w:rsid w:val="000D0B93"/>
    <w:rsid w:val="000D5262"/>
    <w:rsid w:val="000E0E28"/>
    <w:rsid w:val="000E29EC"/>
    <w:rsid w:val="000F4417"/>
    <w:rsid w:val="0011019C"/>
    <w:rsid w:val="0011061A"/>
    <w:rsid w:val="00120741"/>
    <w:rsid w:val="00136F07"/>
    <w:rsid w:val="00140E4B"/>
    <w:rsid w:val="00151EB7"/>
    <w:rsid w:val="001675F6"/>
    <w:rsid w:val="00170589"/>
    <w:rsid w:val="0017105C"/>
    <w:rsid w:val="00172E21"/>
    <w:rsid w:val="00173700"/>
    <w:rsid w:val="001760B9"/>
    <w:rsid w:val="00176FB6"/>
    <w:rsid w:val="00177F47"/>
    <w:rsid w:val="00181461"/>
    <w:rsid w:val="00181DD2"/>
    <w:rsid w:val="00181F20"/>
    <w:rsid w:val="001848F5"/>
    <w:rsid w:val="00184DAC"/>
    <w:rsid w:val="001870BC"/>
    <w:rsid w:val="001A21A6"/>
    <w:rsid w:val="001A44A1"/>
    <w:rsid w:val="001B3B08"/>
    <w:rsid w:val="001B67FC"/>
    <w:rsid w:val="001C5B89"/>
    <w:rsid w:val="001D0F2B"/>
    <w:rsid w:val="001D554E"/>
    <w:rsid w:val="001E326F"/>
    <w:rsid w:val="001E3403"/>
    <w:rsid w:val="001E7AEA"/>
    <w:rsid w:val="001F1FCB"/>
    <w:rsid w:val="001F22A4"/>
    <w:rsid w:val="00200D7F"/>
    <w:rsid w:val="00206DD1"/>
    <w:rsid w:val="00211769"/>
    <w:rsid w:val="00212117"/>
    <w:rsid w:val="00231651"/>
    <w:rsid w:val="00261FA2"/>
    <w:rsid w:val="0027576C"/>
    <w:rsid w:val="00285AC7"/>
    <w:rsid w:val="00285C55"/>
    <w:rsid w:val="002A6A1F"/>
    <w:rsid w:val="002B061F"/>
    <w:rsid w:val="002B44E2"/>
    <w:rsid w:val="002B4E7F"/>
    <w:rsid w:val="002B58BA"/>
    <w:rsid w:val="002C65C5"/>
    <w:rsid w:val="002D5DD3"/>
    <w:rsid w:val="002E2F85"/>
    <w:rsid w:val="002E5413"/>
    <w:rsid w:val="003075D0"/>
    <w:rsid w:val="00325D29"/>
    <w:rsid w:val="0032681C"/>
    <w:rsid w:val="003272DB"/>
    <w:rsid w:val="00327D0E"/>
    <w:rsid w:val="00327EAD"/>
    <w:rsid w:val="00332261"/>
    <w:rsid w:val="003412B2"/>
    <w:rsid w:val="003422E9"/>
    <w:rsid w:val="00345D29"/>
    <w:rsid w:val="00350855"/>
    <w:rsid w:val="003539FC"/>
    <w:rsid w:val="00354BA3"/>
    <w:rsid w:val="00356000"/>
    <w:rsid w:val="0035642F"/>
    <w:rsid w:val="00365832"/>
    <w:rsid w:val="00370CB4"/>
    <w:rsid w:val="00373499"/>
    <w:rsid w:val="00375A99"/>
    <w:rsid w:val="00380995"/>
    <w:rsid w:val="00385006"/>
    <w:rsid w:val="00390B69"/>
    <w:rsid w:val="00392B40"/>
    <w:rsid w:val="003939BF"/>
    <w:rsid w:val="003A3B06"/>
    <w:rsid w:val="003A3B1D"/>
    <w:rsid w:val="003B3993"/>
    <w:rsid w:val="003C53F8"/>
    <w:rsid w:val="003D5416"/>
    <w:rsid w:val="003E64C2"/>
    <w:rsid w:val="003F1ADC"/>
    <w:rsid w:val="003F1AF1"/>
    <w:rsid w:val="00400694"/>
    <w:rsid w:val="004073BF"/>
    <w:rsid w:val="00411F07"/>
    <w:rsid w:val="0042659C"/>
    <w:rsid w:val="004275A2"/>
    <w:rsid w:val="00431BD5"/>
    <w:rsid w:val="00432454"/>
    <w:rsid w:val="004334ED"/>
    <w:rsid w:val="004378CE"/>
    <w:rsid w:val="00440B11"/>
    <w:rsid w:val="00440C25"/>
    <w:rsid w:val="00442FAA"/>
    <w:rsid w:val="00450D19"/>
    <w:rsid w:val="00454862"/>
    <w:rsid w:val="00462F79"/>
    <w:rsid w:val="004666A8"/>
    <w:rsid w:val="00466AA1"/>
    <w:rsid w:val="00476917"/>
    <w:rsid w:val="0048475D"/>
    <w:rsid w:val="00487908"/>
    <w:rsid w:val="004912A3"/>
    <w:rsid w:val="004A448D"/>
    <w:rsid w:val="004B5F4B"/>
    <w:rsid w:val="004B5F8A"/>
    <w:rsid w:val="004B6675"/>
    <w:rsid w:val="004B7E81"/>
    <w:rsid w:val="004C217A"/>
    <w:rsid w:val="004C3F69"/>
    <w:rsid w:val="004D3BB5"/>
    <w:rsid w:val="004E36F4"/>
    <w:rsid w:val="004E40F9"/>
    <w:rsid w:val="004F607B"/>
    <w:rsid w:val="004F7C62"/>
    <w:rsid w:val="00504C25"/>
    <w:rsid w:val="005103DE"/>
    <w:rsid w:val="00515B40"/>
    <w:rsid w:val="005170BB"/>
    <w:rsid w:val="00540B10"/>
    <w:rsid w:val="00543E95"/>
    <w:rsid w:val="00547ABE"/>
    <w:rsid w:val="005510D8"/>
    <w:rsid w:val="00561DB1"/>
    <w:rsid w:val="0056242E"/>
    <w:rsid w:val="00572149"/>
    <w:rsid w:val="0058006D"/>
    <w:rsid w:val="00580326"/>
    <w:rsid w:val="0058409E"/>
    <w:rsid w:val="0059322D"/>
    <w:rsid w:val="005939A6"/>
    <w:rsid w:val="005C0FA9"/>
    <w:rsid w:val="005E0D84"/>
    <w:rsid w:val="005E5F49"/>
    <w:rsid w:val="005F0ABC"/>
    <w:rsid w:val="005F254E"/>
    <w:rsid w:val="005F4258"/>
    <w:rsid w:val="00604FFA"/>
    <w:rsid w:val="00611938"/>
    <w:rsid w:val="00630CD2"/>
    <w:rsid w:val="006378CE"/>
    <w:rsid w:val="006466E0"/>
    <w:rsid w:val="00652705"/>
    <w:rsid w:val="00653CD6"/>
    <w:rsid w:val="006541B6"/>
    <w:rsid w:val="0067309F"/>
    <w:rsid w:val="00674057"/>
    <w:rsid w:val="00680223"/>
    <w:rsid w:val="00692F85"/>
    <w:rsid w:val="00693604"/>
    <w:rsid w:val="006A1A0E"/>
    <w:rsid w:val="006B4901"/>
    <w:rsid w:val="006B4F78"/>
    <w:rsid w:val="006B57E9"/>
    <w:rsid w:val="006B693F"/>
    <w:rsid w:val="006C7A23"/>
    <w:rsid w:val="006D5847"/>
    <w:rsid w:val="006E7F3B"/>
    <w:rsid w:val="007013F4"/>
    <w:rsid w:val="00711A00"/>
    <w:rsid w:val="00722722"/>
    <w:rsid w:val="00726A8F"/>
    <w:rsid w:val="007326DD"/>
    <w:rsid w:val="00751F32"/>
    <w:rsid w:val="007A764C"/>
    <w:rsid w:val="007C541A"/>
    <w:rsid w:val="007C6CB6"/>
    <w:rsid w:val="007D3E84"/>
    <w:rsid w:val="007D3FE1"/>
    <w:rsid w:val="007D64F5"/>
    <w:rsid w:val="007E2910"/>
    <w:rsid w:val="007E59BF"/>
    <w:rsid w:val="007E5B79"/>
    <w:rsid w:val="007F2DD3"/>
    <w:rsid w:val="007F54E2"/>
    <w:rsid w:val="00801BF7"/>
    <w:rsid w:val="00807D3C"/>
    <w:rsid w:val="00812DF5"/>
    <w:rsid w:val="00816CDE"/>
    <w:rsid w:val="00817E0C"/>
    <w:rsid w:val="008266C7"/>
    <w:rsid w:val="00827BD0"/>
    <w:rsid w:val="00834B1D"/>
    <w:rsid w:val="008369C3"/>
    <w:rsid w:val="008804CD"/>
    <w:rsid w:val="008832DC"/>
    <w:rsid w:val="00884520"/>
    <w:rsid w:val="00891CA3"/>
    <w:rsid w:val="008A27AF"/>
    <w:rsid w:val="008C262B"/>
    <w:rsid w:val="008C6E39"/>
    <w:rsid w:val="008C7392"/>
    <w:rsid w:val="008C7DF7"/>
    <w:rsid w:val="008D79E6"/>
    <w:rsid w:val="008E016E"/>
    <w:rsid w:val="008E142C"/>
    <w:rsid w:val="008E20ED"/>
    <w:rsid w:val="008E3345"/>
    <w:rsid w:val="008E7972"/>
    <w:rsid w:val="008F1986"/>
    <w:rsid w:val="008F3045"/>
    <w:rsid w:val="00900642"/>
    <w:rsid w:val="00903C76"/>
    <w:rsid w:val="00911ABE"/>
    <w:rsid w:val="009149E5"/>
    <w:rsid w:val="00926C74"/>
    <w:rsid w:val="0093431C"/>
    <w:rsid w:val="0094447E"/>
    <w:rsid w:val="00950AA1"/>
    <w:rsid w:val="00952568"/>
    <w:rsid w:val="00964616"/>
    <w:rsid w:val="009748DA"/>
    <w:rsid w:val="009767C3"/>
    <w:rsid w:val="00981A76"/>
    <w:rsid w:val="009A59CC"/>
    <w:rsid w:val="009A7B93"/>
    <w:rsid w:val="009B5310"/>
    <w:rsid w:val="009C6E46"/>
    <w:rsid w:val="009E2716"/>
    <w:rsid w:val="009E2E2E"/>
    <w:rsid w:val="009E2FE4"/>
    <w:rsid w:val="009F4240"/>
    <w:rsid w:val="00A12D47"/>
    <w:rsid w:val="00A15583"/>
    <w:rsid w:val="00A323FB"/>
    <w:rsid w:val="00A33CD7"/>
    <w:rsid w:val="00A41A24"/>
    <w:rsid w:val="00A53DE2"/>
    <w:rsid w:val="00A57742"/>
    <w:rsid w:val="00A6058E"/>
    <w:rsid w:val="00A616F4"/>
    <w:rsid w:val="00A719A1"/>
    <w:rsid w:val="00A76C11"/>
    <w:rsid w:val="00A84F32"/>
    <w:rsid w:val="00A87505"/>
    <w:rsid w:val="00A95267"/>
    <w:rsid w:val="00AA5D6B"/>
    <w:rsid w:val="00AB2AFA"/>
    <w:rsid w:val="00AB6C88"/>
    <w:rsid w:val="00AD37EF"/>
    <w:rsid w:val="00AD5075"/>
    <w:rsid w:val="00AE36A0"/>
    <w:rsid w:val="00AE5A9C"/>
    <w:rsid w:val="00B00A2F"/>
    <w:rsid w:val="00B104B8"/>
    <w:rsid w:val="00B16C90"/>
    <w:rsid w:val="00B170BB"/>
    <w:rsid w:val="00B17706"/>
    <w:rsid w:val="00B27F93"/>
    <w:rsid w:val="00B416B6"/>
    <w:rsid w:val="00B41AC7"/>
    <w:rsid w:val="00B45E47"/>
    <w:rsid w:val="00B56438"/>
    <w:rsid w:val="00B60C73"/>
    <w:rsid w:val="00B81286"/>
    <w:rsid w:val="00B87A68"/>
    <w:rsid w:val="00B960BF"/>
    <w:rsid w:val="00B96A69"/>
    <w:rsid w:val="00BB0134"/>
    <w:rsid w:val="00BB4A23"/>
    <w:rsid w:val="00BC3854"/>
    <w:rsid w:val="00BC5510"/>
    <w:rsid w:val="00BE49FB"/>
    <w:rsid w:val="00BE55FD"/>
    <w:rsid w:val="00BE5785"/>
    <w:rsid w:val="00BE6331"/>
    <w:rsid w:val="00BF302B"/>
    <w:rsid w:val="00BF5DD4"/>
    <w:rsid w:val="00BF7344"/>
    <w:rsid w:val="00C02DCF"/>
    <w:rsid w:val="00C03C7E"/>
    <w:rsid w:val="00C06010"/>
    <w:rsid w:val="00C071B8"/>
    <w:rsid w:val="00C07D86"/>
    <w:rsid w:val="00C10ED9"/>
    <w:rsid w:val="00C17AB9"/>
    <w:rsid w:val="00C20525"/>
    <w:rsid w:val="00C3773D"/>
    <w:rsid w:val="00C37A60"/>
    <w:rsid w:val="00C40C86"/>
    <w:rsid w:val="00C5442D"/>
    <w:rsid w:val="00C63270"/>
    <w:rsid w:val="00C7639F"/>
    <w:rsid w:val="00C77F9D"/>
    <w:rsid w:val="00C81508"/>
    <w:rsid w:val="00C8241A"/>
    <w:rsid w:val="00C82550"/>
    <w:rsid w:val="00C92B73"/>
    <w:rsid w:val="00C94566"/>
    <w:rsid w:val="00C95803"/>
    <w:rsid w:val="00CA651D"/>
    <w:rsid w:val="00CA7DF4"/>
    <w:rsid w:val="00CB4CD3"/>
    <w:rsid w:val="00CC2533"/>
    <w:rsid w:val="00CD07D2"/>
    <w:rsid w:val="00CD0832"/>
    <w:rsid w:val="00CE18DB"/>
    <w:rsid w:val="00CF4050"/>
    <w:rsid w:val="00CF452A"/>
    <w:rsid w:val="00D11B74"/>
    <w:rsid w:val="00D26A80"/>
    <w:rsid w:val="00D279EC"/>
    <w:rsid w:val="00D337CE"/>
    <w:rsid w:val="00D348FF"/>
    <w:rsid w:val="00D532F5"/>
    <w:rsid w:val="00D54285"/>
    <w:rsid w:val="00D57A43"/>
    <w:rsid w:val="00D632DE"/>
    <w:rsid w:val="00D67A92"/>
    <w:rsid w:val="00D858C2"/>
    <w:rsid w:val="00D875FA"/>
    <w:rsid w:val="00D909E8"/>
    <w:rsid w:val="00D97399"/>
    <w:rsid w:val="00D973FE"/>
    <w:rsid w:val="00DA6267"/>
    <w:rsid w:val="00DA7B9C"/>
    <w:rsid w:val="00DB1CFD"/>
    <w:rsid w:val="00DB535B"/>
    <w:rsid w:val="00DC177B"/>
    <w:rsid w:val="00DD1240"/>
    <w:rsid w:val="00DD1830"/>
    <w:rsid w:val="00DD5B9F"/>
    <w:rsid w:val="00DE06EE"/>
    <w:rsid w:val="00DF697E"/>
    <w:rsid w:val="00E043C9"/>
    <w:rsid w:val="00E10ED8"/>
    <w:rsid w:val="00E17A4F"/>
    <w:rsid w:val="00E234DF"/>
    <w:rsid w:val="00E24F4B"/>
    <w:rsid w:val="00E354A9"/>
    <w:rsid w:val="00E43B95"/>
    <w:rsid w:val="00E46DC6"/>
    <w:rsid w:val="00E530D3"/>
    <w:rsid w:val="00E53775"/>
    <w:rsid w:val="00E63C83"/>
    <w:rsid w:val="00E70722"/>
    <w:rsid w:val="00E83604"/>
    <w:rsid w:val="00E864B5"/>
    <w:rsid w:val="00E930B5"/>
    <w:rsid w:val="00E954E4"/>
    <w:rsid w:val="00EA629F"/>
    <w:rsid w:val="00EA6601"/>
    <w:rsid w:val="00EB1F94"/>
    <w:rsid w:val="00EB21C8"/>
    <w:rsid w:val="00EB6D51"/>
    <w:rsid w:val="00EB75EA"/>
    <w:rsid w:val="00EC3BC1"/>
    <w:rsid w:val="00EC5751"/>
    <w:rsid w:val="00EC68BD"/>
    <w:rsid w:val="00ED3AB1"/>
    <w:rsid w:val="00EE4100"/>
    <w:rsid w:val="00EE6F5C"/>
    <w:rsid w:val="00F033F1"/>
    <w:rsid w:val="00F13B48"/>
    <w:rsid w:val="00F229D9"/>
    <w:rsid w:val="00F23E14"/>
    <w:rsid w:val="00F44694"/>
    <w:rsid w:val="00F46D5B"/>
    <w:rsid w:val="00F57592"/>
    <w:rsid w:val="00F6601D"/>
    <w:rsid w:val="00F66DBC"/>
    <w:rsid w:val="00F705E2"/>
    <w:rsid w:val="00F75FD9"/>
    <w:rsid w:val="00F94D8C"/>
    <w:rsid w:val="00FA69EB"/>
    <w:rsid w:val="00FB174E"/>
    <w:rsid w:val="00FB5F68"/>
    <w:rsid w:val="00FB5F6E"/>
    <w:rsid w:val="00FC78A0"/>
    <w:rsid w:val="00FE18DF"/>
    <w:rsid w:val="00FE4E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D1D7D7"/>
  <w15:chartTrackingRefBased/>
  <w15:docId w15:val="{8051C619-3959-4301-AA64-30D5F7074B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27AF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APATabla">
    <w:name w:val="APA_Tabla"/>
    <w:basedOn w:val="Tablanormal"/>
    <w:uiPriority w:val="99"/>
    <w:rsid w:val="00CC2533"/>
    <w:pPr>
      <w:spacing w:after="0" w:line="240" w:lineRule="auto"/>
      <w:jc w:val="center"/>
    </w:pPr>
    <w:rPr>
      <w:rFonts w:ascii="CMU Serif" w:hAnsi="CMU Serif"/>
      <w:lang w:val="es-E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vAlign w:val="bottom"/>
    </w:tcPr>
    <w:tblStylePr w:type="firstRow">
      <w:rPr>
        <w:b/>
      </w:rPr>
      <w:tblPr/>
      <w:tcPr>
        <w:tcBorders>
          <w:top w:val="single" w:sz="4" w:space="0" w:color="auto"/>
          <w:bottom w:val="single" w:sz="4" w:space="0" w:color="auto"/>
        </w:tcBorders>
      </w:tcPr>
    </w:tblStylePr>
    <w:tblStylePr w:type="lastRow">
      <w:rPr>
        <w:rFonts w:ascii="CMU Serif" w:hAnsi="CMU Serif"/>
      </w:rPr>
      <w:tblPr/>
      <w:tcPr>
        <w:tcBorders>
          <w:bottom w:val="single" w:sz="4" w:space="0" w:color="auto"/>
        </w:tcBorders>
      </w:tcPr>
    </w:tblStylePr>
    <w:tblStylePr w:type="firstCol">
      <w:pPr>
        <w:jc w:val="left"/>
      </w:pPr>
    </w:tblStylePr>
  </w:style>
  <w:style w:type="table" w:styleId="Tablaconcuadrcula">
    <w:name w:val="Table Grid"/>
    <w:basedOn w:val="Tablanormal"/>
    <w:uiPriority w:val="39"/>
    <w:rsid w:val="007C6CB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rrafodelista">
    <w:name w:val="List Paragraph"/>
    <w:basedOn w:val="Normal"/>
    <w:link w:val="PrrafodelistaCar"/>
    <w:uiPriority w:val="34"/>
    <w:qFormat/>
    <w:rsid w:val="00711A00"/>
    <w:pPr>
      <w:ind w:left="720"/>
      <w:contextualSpacing/>
    </w:pPr>
  </w:style>
  <w:style w:type="character" w:styleId="Hipervnculo">
    <w:name w:val="Hyperlink"/>
    <w:basedOn w:val="Fuentedeprrafopredeter"/>
    <w:uiPriority w:val="99"/>
    <w:unhideWhenUsed/>
    <w:rsid w:val="0021211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411F0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PrrafodelistaCar">
    <w:name w:val="Párrafo de lista Car"/>
    <w:basedOn w:val="Fuentedeprrafopredeter"/>
    <w:link w:val="Prrafodelista"/>
    <w:uiPriority w:val="34"/>
    <w:rsid w:val="00411F07"/>
  </w:style>
  <w:style w:type="character" w:customStyle="1" w:styleId="EndNoteBibliographyTitleCar">
    <w:name w:val="EndNote Bibliography Title Car"/>
    <w:basedOn w:val="PrrafodelistaCar"/>
    <w:link w:val="EndNoteBibliographyTitle"/>
    <w:rsid w:val="00411F0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411F0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rrafodelistaCar"/>
    <w:link w:val="EndNoteBibliography"/>
    <w:rsid w:val="00411F07"/>
    <w:rPr>
      <w:rFonts w:ascii="Calibri" w:hAnsi="Calibri" w:cs="Calibri"/>
      <w:noProof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BC551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C5510"/>
    <w:rPr>
      <w:rFonts w:ascii="Segoe UI" w:hAnsi="Segoe UI" w:cs="Segoe UI"/>
      <w:sz w:val="18"/>
      <w:szCs w:val="18"/>
    </w:rPr>
  </w:style>
  <w:style w:type="character" w:styleId="Hipervnculovisitado">
    <w:name w:val="FollowedHyperlink"/>
    <w:basedOn w:val="Fuentedeprrafopredeter"/>
    <w:uiPriority w:val="99"/>
    <w:semiHidden/>
    <w:unhideWhenUsed/>
    <w:rsid w:val="009B5310"/>
    <w:rPr>
      <w:color w:val="954F72" w:themeColor="followedHyperlink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rsid w:val="00F229D9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F229D9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F229D9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F229D9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F229D9"/>
    <w:rPr>
      <w:b/>
      <w:bCs/>
      <w:sz w:val="20"/>
      <w:szCs w:val="20"/>
    </w:rPr>
  </w:style>
  <w:style w:type="character" w:customStyle="1" w:styleId="identifier">
    <w:name w:val="identifier"/>
    <w:basedOn w:val="Fuentedeprrafopredeter"/>
    <w:rsid w:val="00E83604"/>
  </w:style>
  <w:style w:type="character" w:customStyle="1" w:styleId="UnresolvedMention">
    <w:name w:val="Unresolved Mention"/>
    <w:basedOn w:val="Fuentedeprrafopredeter"/>
    <w:uiPriority w:val="99"/>
    <w:semiHidden/>
    <w:unhideWhenUsed/>
    <w:rsid w:val="00375A9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780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4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17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4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71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27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3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25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2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8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85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5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1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4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0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03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92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www.medchemexpress.com/Dihydroergotoxine_mesylate.htm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ncbi.nlm.nih.gov/books/NBK499850/" TargetMode="Externa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0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522613-A076-411A-81A9-C5F9EE635C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5</TotalTime>
  <Pages>9</Pages>
  <Words>31954</Words>
  <Characters>175748</Characters>
  <Application>Microsoft Office Word</Application>
  <DocSecurity>0</DocSecurity>
  <Lines>1464</Lines>
  <Paragraphs>4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72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Perea Pérez</dc:creator>
  <cp:keywords/>
  <dc:description/>
  <cp:lastModifiedBy>Perea , David</cp:lastModifiedBy>
  <cp:revision>83</cp:revision>
  <dcterms:created xsi:type="dcterms:W3CDTF">2021-04-09T13:48:00Z</dcterms:created>
  <dcterms:modified xsi:type="dcterms:W3CDTF">2021-12-20T1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442a3d6-4d6d-3d39-a098-7f22879657ba</vt:lpwstr>
  </property>
  <property fmtid="{D5CDD505-2E9C-101B-9397-08002B2CF9AE}" pid="4" name="Mendeley Citation Style_1">
    <vt:lpwstr>http://www.zotero.org/styles/mendeley-to-endnote-titl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csl.mendeley.com/styles/524264321/cell</vt:lpwstr>
  </property>
  <property fmtid="{D5CDD505-2E9C-101B-9397-08002B2CF9AE}" pid="10" name="Mendeley Recent Style Name 2_1">
    <vt:lpwstr>Cell - David P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endeley-to-endnote-title</vt:lpwstr>
  </property>
  <property fmtid="{D5CDD505-2E9C-101B-9397-08002B2CF9AE}" pid="18" name="Mendeley Recent Style Name 6_1">
    <vt:lpwstr>Mendeley to EndNote Title 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csl.mendeley.com/styles/524264321/DavidTrendsMicrobiology-3</vt:lpwstr>
  </property>
  <property fmtid="{D5CDD505-2E9C-101B-9397-08002B2CF9AE}" pid="24" name="Mendeley Recent Style Name 9_1">
    <vt:lpwstr>Trends journals - David P</vt:lpwstr>
  </property>
</Properties>
</file>